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91526">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7859CCD4" w14:textId="77777777" w:rsidR="00857D4D" w:rsidRDefault="00FB7149">
      <w:pPr>
        <w:pStyle w:val="Authors"/>
        <w:framePr w:wrap="notBeside"/>
        <w:contextualSpacing/>
      </w:pPr>
      <w:r w:rsidRPr="005042CD">
        <w:t>Sebasti</w:t>
      </w:r>
      <w:r w:rsidR="00387DE5" w:rsidRPr="005042CD">
        <w:t>a</w:t>
      </w:r>
      <w:r w:rsidRPr="005042CD">
        <w:t>n S</w:t>
      </w:r>
      <w:r w:rsidR="00387DE5" w:rsidRPr="005042CD">
        <w:t>a</w:t>
      </w:r>
      <w:r w:rsidRPr="005042CD">
        <w:t>nchez</w:t>
      </w:r>
      <w:r w:rsidR="00857D4D">
        <w:t xml:space="preserve"> </w:t>
      </w:r>
    </w:p>
    <w:p w14:paraId="57A655BF" w14:textId="3960E2FB" w:rsidR="00E97402" w:rsidRPr="005042CD" w:rsidRDefault="00857D4D">
      <w:pPr>
        <w:pStyle w:val="Authors"/>
        <w:framePr w:wrap="notBeside"/>
        <w:contextualSpacing/>
      </w:pPr>
      <w:r>
        <w:t>Advisor: Nicola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0F18B7E5" w:rsidR="00FB7149" w:rsidRPr="005042CD" w:rsidRDefault="00FB7149" w:rsidP="00FB7149">
      <w:pPr>
        <w:pStyle w:val="Text"/>
      </w:pPr>
      <w:r w:rsidRPr="005042CD">
        <w:t>The distributed ledger industry is in its early stages of development</w:t>
      </w:r>
      <w:r w:rsidR="00C2793C">
        <w:t>.</w:t>
      </w:r>
      <w:r w:rsidRPr="005042CD">
        <w:t xml:space="preserve"> </w:t>
      </w:r>
      <w:r w:rsidR="00C2793C">
        <w:t>T</w:t>
      </w:r>
      <w:r w:rsidRPr="005042CD">
        <w:t>here are different kinds of limitations</w:t>
      </w:r>
      <w:r w:rsidR="00C2793C">
        <w:t xml:space="preserve"> already identified for blockchain as a solution for these systems.</w:t>
      </w:r>
      <w:r w:rsidRPr="005042CD">
        <w:t xml:space="preserve"> These limitations include those related to technical issues with the underlying </w:t>
      </w:r>
      <w:r w:rsidR="00C2793C">
        <w:t>algorithms and data structures used</w:t>
      </w:r>
      <w:r w:rsidRPr="005042CD">
        <w:t>, ongoing industry thefts and scandals, public perception, government regulation, and mainstream adoption of the technology.</w:t>
      </w:r>
    </w:p>
    <w:p w14:paraId="7918C49F" w14:textId="207D54A6"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w:t>
      </w:r>
      <w:r w:rsidR="00C2793C">
        <w:t>objective</w:t>
      </w:r>
      <w:r w:rsidRPr="005042CD">
        <w:t xml:space="preserve"> of this thesis it to </w:t>
      </w:r>
      <w:r w:rsidR="00056EC2" w:rsidRPr="005042CD">
        <w:t>determine</w:t>
      </w:r>
      <w:r w:rsidR="00557AE2">
        <w:t xml:space="preserve"> </w:t>
      </w:r>
      <w:r w:rsidR="00C2793C">
        <w:t xml:space="preserve">whether there exist viable alternatives to the blockchain, from the perspective </w:t>
      </w:r>
      <w:r w:rsidR="00924BF4">
        <w:t>of the underlying data structures used to build distributed ledgers</w:t>
      </w:r>
      <w:r w:rsidRPr="005042CD">
        <w:t>.</w:t>
      </w:r>
    </w:p>
    <w:p w14:paraId="463C123B" w14:textId="4A03A406" w:rsidR="008A3C23" w:rsidRPr="005042CD" w:rsidRDefault="002B717F" w:rsidP="001F4C5C">
      <w:pPr>
        <w:pStyle w:val="Heading1"/>
      </w:pPr>
      <w:r>
        <w:t>Research Problem</w:t>
      </w:r>
    </w:p>
    <w:p w14:paraId="44F4632C" w14:textId="58FFCA7F" w:rsidR="00BC5A83" w:rsidRDefault="004E49BE" w:rsidP="00BC5A83">
      <w:pPr>
        <w:ind w:firstLine="202"/>
        <w:jc w:val="both"/>
        <w:rPr>
          <w:lang w:eastAsia="ja-JP"/>
        </w:rPr>
      </w:pPr>
      <w:r w:rsidRPr="005042CD">
        <w:rPr>
          <w:lang w:eastAsia="ja-JP"/>
        </w:rPr>
        <w:t xml:space="preserve">With the recent increase in the popularity of </w:t>
      </w:r>
      <w:r w:rsidR="00A47221">
        <w:rPr>
          <w:lang w:eastAsia="ja-JP"/>
        </w:rPr>
        <w:t>B</w:t>
      </w:r>
      <w:r w:rsidRPr="005042CD">
        <w:rPr>
          <w:lang w:eastAsia="ja-JP"/>
        </w:rPr>
        <w:t>itcoin, blockchain has become a prime keyword in the computer science market. The blockchain has risen to become the most popular implementation of distributed ledgers</w:t>
      </w:r>
      <w:r w:rsidR="00344A38">
        <w:rPr>
          <w:lang w:eastAsia="ja-JP"/>
        </w:rPr>
        <w:t xml:space="preserve"> and distributed applications in general. Nonetheless, one of the reasons to use blockchain implementations in distributed systems is centered around the properties it offers in terms of security (in the broader and popular use of the term). Blockchain is designed around the concept of </w:t>
      </w:r>
      <w:r w:rsidR="00954347">
        <w:rPr>
          <w:lang w:eastAsia="ja-JP"/>
        </w:rPr>
        <w:t>trustless systems,</w:t>
      </w:r>
      <w:r w:rsidR="00344A38">
        <w:rPr>
          <w:lang w:eastAsia="ja-JP"/>
        </w:rPr>
        <w:t xml:space="preserve"> which can be of interest for some application domains. </w:t>
      </w:r>
      <w:r w:rsidR="00954347">
        <w:rPr>
          <w:lang w:eastAsia="ja-JP"/>
        </w:rPr>
        <w:t xml:space="preserve">However, </w:t>
      </w:r>
      <w:r w:rsidRPr="005042CD">
        <w:rPr>
          <w:lang w:eastAsia="ja-JP"/>
        </w:rPr>
        <w:t>implementations</w:t>
      </w:r>
      <w:r w:rsidR="00954347">
        <w:rPr>
          <w:lang w:eastAsia="ja-JP"/>
        </w:rPr>
        <w:t xml:space="preserve"> of distributed ledgers</w:t>
      </w:r>
      <w:r w:rsidRPr="005042CD">
        <w:rPr>
          <w:lang w:eastAsia="ja-JP"/>
        </w:rPr>
        <w:t xml:space="preserve"> that use different data structures have started to appear. This thesis will try to answer whether blockchain’s status is justified or if other implementations can replace the blockchain as the most popular implementation of distributed ledgers.</w:t>
      </w:r>
    </w:p>
    <w:p w14:paraId="1CD84CB2" w14:textId="77777777" w:rsidR="00BC5A83" w:rsidRPr="005042CD" w:rsidRDefault="00BC5A83" w:rsidP="00BC5A83">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 xml:space="preserve">“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w:t>
      </w:r>
      <w:r w:rsidRPr="005042CD">
        <w:rPr>
          <w:lang w:eastAsia="ja-JP"/>
        </w:rPr>
        <w:lastRenderedPageBreak/>
        <w:t>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125A83F3"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w:t>
      </w:r>
      <w:r w:rsidR="00954347">
        <w:rPr>
          <w:lang w:eastAsia="ja-JP"/>
        </w:rPr>
        <w:t>Any solution targeting the blockchain technology should guarantee the five properties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249E0D97" w14:textId="5AF45E39" w:rsidR="00C912B0" w:rsidRDefault="00C912B0" w:rsidP="00BC5A83">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6BCF934F" w14:textId="77777777" w:rsidR="00BC5A83" w:rsidRPr="005042CD" w:rsidRDefault="00BC5A83" w:rsidP="00BC5A83">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w:t>
      </w:r>
      <w:r w:rsidRPr="005042CD">
        <w:rPr>
          <w:lang w:eastAsia="ja-JP"/>
        </w:rPr>
        <w:t xml:space="preserve">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3B219A2A" w:rsidR="00C912B0" w:rsidRPr="005042CD" w:rsidRDefault="00954347" w:rsidP="00C912B0">
      <w:pPr>
        <w:ind w:firstLine="202"/>
        <w:jc w:val="both"/>
        <w:rPr>
          <w:lang w:eastAsia="ja-JP"/>
        </w:rPr>
      </w:pPr>
      <w:r>
        <w:rPr>
          <w:lang w:eastAsia="ja-JP"/>
        </w:rPr>
        <w:t xml:space="preserve">Melanie </w:t>
      </w:r>
      <w:r w:rsidR="00C912B0" w:rsidRPr="005042CD">
        <w:rPr>
          <w:lang w:eastAsia="ja-JP"/>
        </w:rPr>
        <w:t>Swan</w:t>
      </w:r>
      <w:r>
        <w:rPr>
          <w:lang w:eastAsia="ja-JP"/>
        </w:rPr>
        <w:t xml:space="preserve">, </w:t>
      </w:r>
      <w:r w:rsidR="0025416C">
        <w:rPr>
          <w:lang w:eastAsia="ja-JP"/>
        </w:rPr>
        <w:t xml:space="preserve">Founder of the Institute for Blockchain Studies and </w:t>
      </w:r>
      <w:r>
        <w:rPr>
          <w:lang w:eastAsia="ja-JP"/>
        </w:rPr>
        <w:t xml:space="preserve">author of the foremost reference regarding blockchain: </w:t>
      </w:r>
      <w:r w:rsidRPr="00954347">
        <w:rPr>
          <w:i/>
          <w:lang w:eastAsia="ja-JP"/>
        </w:rPr>
        <w:t xml:space="preserve">Blockchain: </w:t>
      </w:r>
      <w:r>
        <w:rPr>
          <w:i/>
          <w:lang w:eastAsia="ja-JP"/>
        </w:rPr>
        <w:t>B</w:t>
      </w:r>
      <w:r w:rsidRPr="00954347">
        <w:rPr>
          <w:i/>
          <w:lang w:eastAsia="ja-JP"/>
        </w:rPr>
        <w:t xml:space="preserve">lueprint for a </w:t>
      </w:r>
      <w:r>
        <w:rPr>
          <w:i/>
          <w:lang w:eastAsia="ja-JP"/>
        </w:rPr>
        <w:t>N</w:t>
      </w:r>
      <w:r w:rsidRPr="00954347">
        <w:rPr>
          <w:i/>
          <w:lang w:eastAsia="ja-JP"/>
        </w:rPr>
        <w:t xml:space="preserve">ew </w:t>
      </w:r>
      <w:r>
        <w:rPr>
          <w:i/>
          <w:lang w:eastAsia="ja-JP"/>
        </w:rPr>
        <w:t>E</w:t>
      </w:r>
      <w:r w:rsidRPr="00954347">
        <w:rPr>
          <w:i/>
          <w:lang w:eastAsia="ja-JP"/>
        </w:rPr>
        <w:t>conomy</w:t>
      </w:r>
      <w:r>
        <w:rPr>
          <w:lang w:eastAsia="ja-JP"/>
        </w:rPr>
        <w:t xml:space="preserve"> </w:t>
      </w:r>
      <w:r w:rsidR="00C912B0" w:rsidRPr="005042CD">
        <w:rPr>
          <w:lang w:eastAsia="ja-JP"/>
        </w:rPr>
        <w:t xml:space="preserve"> </w:t>
      </w:r>
      <w:r w:rsidR="00C912B0" w:rsidRPr="005042CD">
        <w:rPr>
          <w:lang w:eastAsia="ja-JP"/>
        </w:rPr>
        <w:fldChar w:fldCharType="begin" w:fldLock="1"/>
      </w:r>
      <w:r w:rsidR="00C912B0"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00C912B0" w:rsidRPr="005042CD">
        <w:rPr>
          <w:lang w:eastAsia="ja-JP"/>
        </w:rPr>
        <w:fldChar w:fldCharType="separate"/>
      </w:r>
      <w:r w:rsidR="00C912B0" w:rsidRPr="005042CD">
        <w:rPr>
          <w:noProof/>
          <w:lang w:eastAsia="ja-JP"/>
        </w:rPr>
        <w:t>[6]</w:t>
      </w:r>
      <w:r w:rsidR="00C912B0" w:rsidRPr="005042CD">
        <w:rPr>
          <w:lang w:eastAsia="ja-JP"/>
        </w:rPr>
        <w:fldChar w:fldCharType="end"/>
      </w:r>
      <w:r w:rsidR="00C912B0"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23CBCE27" w14:textId="0D552234" w:rsidR="00041819" w:rsidRDefault="003F5226" w:rsidP="00797599">
      <w:pPr>
        <w:ind w:firstLine="202"/>
        <w:jc w:val="both"/>
        <w:rPr>
          <w:lang w:eastAsia="ja-JP"/>
        </w:rPr>
      </w:pPr>
      <w:r>
        <w:rPr>
          <w:lang w:eastAsia="ja-JP"/>
        </w:rPr>
        <w:t xml:space="preserve">Throughput is the amount of transactions that can be processed per second and it </w:t>
      </w:r>
      <w:r w:rsidR="00C912B0" w:rsidRPr="005042CD">
        <w:rPr>
          <w:lang w:eastAsia="ja-JP"/>
        </w:rPr>
        <w:t xml:space="preserve">is an issue for the Bitcoin network. </w:t>
      </w:r>
      <w:r w:rsidR="0024487F">
        <w:rPr>
          <w:lang w:eastAsia="ja-JP"/>
        </w:rPr>
        <w:t xml:space="preserve">The on-chain transaction processing capacity of the </w:t>
      </w:r>
      <w:r w:rsidR="00A47221">
        <w:rPr>
          <w:lang w:eastAsia="ja-JP"/>
        </w:rPr>
        <w:t>B</w:t>
      </w:r>
      <w:r w:rsidR="0024487F">
        <w:rPr>
          <w:lang w:eastAsia="ja-JP"/>
        </w:rPr>
        <w:t>itcoin network is limited by the average block</w:t>
      </w:r>
      <w:r w:rsidR="00071FAA">
        <w:rPr>
          <w:lang w:eastAsia="ja-JP"/>
        </w:rPr>
        <w:t xml:space="preserve"> </w:t>
      </w:r>
      <w:r w:rsidR="0024487F">
        <w:rPr>
          <w:lang w:eastAsia="ja-JP"/>
        </w:rPr>
        <w:t>creation time of 10 minutes and the block</w:t>
      </w:r>
      <w:r w:rsidR="00071FAA">
        <w:rPr>
          <w:lang w:eastAsia="ja-JP"/>
        </w:rPr>
        <w:t xml:space="preserve"> </w:t>
      </w:r>
      <w:r w:rsidR="0024487F">
        <w:rPr>
          <w:lang w:eastAsia="ja-JP"/>
        </w:rPr>
        <w:t xml:space="preserve">size </w:t>
      </w:r>
      <w:r w:rsidR="00041819">
        <w:rPr>
          <w:lang w:eastAsia="ja-JP"/>
        </w:rPr>
        <w:t xml:space="preserve">limit of 1 MB. These jointly constrain the network’s throughput. </w:t>
      </w:r>
      <w:r w:rsidR="00C912B0" w:rsidRPr="005042CD">
        <w:rPr>
          <w:lang w:eastAsia="ja-JP"/>
        </w:rPr>
        <w:t xml:space="preserve">This network is processing only one transaction per second (tps) and has a theoretical maximum of 7 tps. </w:t>
      </w:r>
    </w:p>
    <w:p w14:paraId="79D2ED17" w14:textId="3EE64AAE" w:rsidR="00C912B0" w:rsidRDefault="00C912B0" w:rsidP="00797599">
      <w:pPr>
        <w:ind w:firstLine="202"/>
        <w:jc w:val="both"/>
        <w:rPr>
          <w:lang w:eastAsia="ja-JP"/>
        </w:rPr>
      </w:pPr>
      <w:r w:rsidRPr="005042CD">
        <w:rPr>
          <w:lang w:eastAsia="ja-JP"/>
        </w:rPr>
        <w:t>Other transaction processing networks have much higher throughputs such as Visa, which supports 2,000 tps, Twitter, which supports 5,000 tps, and advertising networks, which support more than 100,000 tps.</w:t>
      </w:r>
      <w:r w:rsidR="00797599">
        <w:rPr>
          <w:lang w:eastAsia="ja-JP"/>
        </w:rPr>
        <w:t xml:space="preserve"> Blockchain’s low throughput is a major concern for enterprises that depend on high-performance legacy transaction processing systems. </w:t>
      </w:r>
      <w:r w:rsidR="00EA7511">
        <w:rPr>
          <w:lang w:eastAsia="ja-JP"/>
        </w:rPr>
        <w:t xml:space="preserve">To be ready for pervasive use, distributed ledgers would </w:t>
      </w:r>
      <w:r w:rsidR="00EC5ABC">
        <w:rPr>
          <w:lang w:eastAsia="ja-JP"/>
        </w:rPr>
        <w:t>need</w:t>
      </w:r>
      <w:r w:rsidR="00EA7511">
        <w:rPr>
          <w:lang w:eastAsia="ja-JP"/>
        </w:rPr>
        <w:t xml:space="preserve"> to be able to process more transactions per second.</w:t>
      </w:r>
      <w:r w:rsidR="00F55952">
        <w:rPr>
          <w:lang w:eastAsia="ja-JP"/>
        </w:rPr>
        <w:t xml:space="preserve"> </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66FACD4C" w14:textId="52CB970F" w:rsidR="000D0CFC" w:rsidRDefault="003F5226" w:rsidP="00BC5A83">
      <w:pPr>
        <w:ind w:firstLine="202"/>
        <w:jc w:val="both"/>
        <w:rPr>
          <w:lang w:eastAsia="ja-JP"/>
        </w:rPr>
      </w:pPr>
      <w:r>
        <w:rPr>
          <w:lang w:eastAsia="ja-JP"/>
        </w:rPr>
        <w:t xml:space="preserve">Latency is the time it takes from the creation of a transaction until the initial confirmation of it being accepted by the network. </w:t>
      </w:r>
      <w:r w:rsidR="00C912B0" w:rsidRPr="005042CD">
        <w:rPr>
          <w:lang w:eastAsia="ja-JP"/>
        </w:rPr>
        <w:t>Latency is an issue for the Bitcoin network.</w:t>
      </w:r>
      <w:r>
        <w:rPr>
          <w:lang w:eastAsia="ja-JP"/>
        </w:rPr>
        <w:t xml:space="preserve"> </w:t>
      </w:r>
      <w:r w:rsidR="00C912B0" w:rsidRPr="005042CD">
        <w:rPr>
          <w:lang w:eastAsia="ja-JP"/>
        </w:rPr>
        <w:t xml:space="preserve"> Each Bitcoin transaction block takes 10 minutes to process, meaning it takes at least 10 minutes for a transaction to be confirmed</w:t>
      </w:r>
      <w:r w:rsidR="0001523E">
        <w:rPr>
          <w:lang w:eastAsia="ja-JP"/>
        </w:rPr>
        <w:t xml:space="preserve"> as accepted</w:t>
      </w:r>
      <w:r w:rsidR="00C912B0" w:rsidRPr="005042CD">
        <w:rPr>
          <w:lang w:eastAsia="ja-JP"/>
        </w:rPr>
        <w:t>. As a comparison metric, VISA takes seconds at most to process a transaction.</w:t>
      </w:r>
      <w:r w:rsidR="0001523E">
        <w:rPr>
          <w:lang w:eastAsia="ja-JP"/>
        </w:rPr>
        <w:t xml:space="preserve"> L</w:t>
      </w:r>
      <w:r w:rsidR="00EA7511">
        <w:rPr>
          <w:lang w:eastAsia="ja-JP"/>
        </w:rPr>
        <w:t>atency is an issue that needs to be solved if this technology is to compete with payment methods currently in use.</w:t>
      </w:r>
    </w:p>
    <w:p w14:paraId="676EECDE" w14:textId="77777777" w:rsidR="00BC5A83" w:rsidRDefault="00BC5A83" w:rsidP="00BC5A83">
      <w:pPr>
        <w:ind w:firstLine="202"/>
        <w:jc w:val="both"/>
        <w:rPr>
          <w:lang w:eastAsia="ja-JP"/>
        </w:rPr>
      </w:pPr>
    </w:p>
    <w:p w14:paraId="2B3BCF6A" w14:textId="55499A0A" w:rsidR="000D0CFC" w:rsidRDefault="000D0CFC" w:rsidP="000D0CFC">
      <w:pPr>
        <w:pStyle w:val="Heading2"/>
        <w:rPr>
          <w:lang w:eastAsia="ja-JP"/>
        </w:rPr>
      </w:pPr>
      <w:r>
        <w:rPr>
          <w:lang w:eastAsia="ja-JP"/>
        </w:rPr>
        <w:t>Justification</w:t>
      </w:r>
    </w:p>
    <w:p w14:paraId="3E0DD6A0" w14:textId="40F95E80" w:rsidR="000D0CFC" w:rsidRPr="000D0CFC" w:rsidRDefault="000D0CFC" w:rsidP="00C0761D">
      <w:pPr>
        <w:ind w:firstLine="202"/>
        <w:jc w:val="both"/>
        <w:rPr>
          <w:lang w:eastAsia="ja-JP"/>
        </w:rPr>
      </w:pPr>
      <w:r>
        <w:rPr>
          <w:lang w:eastAsia="ja-JP"/>
        </w:rPr>
        <w:t>Taking into account the fundamental properties of</w:t>
      </w:r>
      <w:r w:rsidR="00C0761D">
        <w:rPr>
          <w:lang w:eastAsia="ja-JP"/>
        </w:rPr>
        <w:t xml:space="preserve"> </w:t>
      </w:r>
      <w:r>
        <w:rPr>
          <w:lang w:eastAsia="ja-JP"/>
        </w:rPr>
        <w:t xml:space="preserve">blockchain technology and </w:t>
      </w:r>
      <w:r w:rsidR="00C0761D">
        <w:rPr>
          <w:lang w:eastAsia="ja-JP"/>
        </w:rPr>
        <w:t>two of its</w:t>
      </w:r>
      <w:r>
        <w:rPr>
          <w:lang w:eastAsia="ja-JP"/>
        </w:rPr>
        <w:t xml:space="preserve"> technical challenges</w:t>
      </w:r>
      <w:r w:rsidR="00C0761D">
        <w:rPr>
          <w:lang w:eastAsia="ja-JP"/>
        </w:rPr>
        <w:t>,</w:t>
      </w:r>
      <w:r>
        <w:rPr>
          <w:lang w:eastAsia="ja-JP"/>
        </w:rPr>
        <w:t xml:space="preserve"> we state that the implementation of</w:t>
      </w:r>
      <w:r w:rsidR="00C0761D">
        <w:rPr>
          <w:lang w:eastAsia="ja-JP"/>
        </w:rPr>
        <w:t xml:space="preserve"> distributed ledgers by making use of</w:t>
      </w:r>
      <w:r>
        <w:rPr>
          <w:lang w:eastAsia="ja-JP"/>
        </w:rPr>
        <w:t xml:space="preserve"> </w:t>
      </w:r>
      <w:r w:rsidR="00C0761D">
        <w:rPr>
          <w:lang w:eastAsia="ja-JP"/>
        </w:rPr>
        <w:t xml:space="preserve">a </w:t>
      </w:r>
      <w:r>
        <w:rPr>
          <w:lang w:eastAsia="ja-JP"/>
        </w:rPr>
        <w:t xml:space="preserve">blockchain </w:t>
      </w:r>
      <w:r w:rsidR="00C0761D">
        <w:rPr>
          <w:lang w:eastAsia="ja-JP"/>
        </w:rPr>
        <w:t>is</w:t>
      </w:r>
      <w:r>
        <w:rPr>
          <w:lang w:eastAsia="ja-JP"/>
        </w:rPr>
        <w:t xml:space="preserve"> insufficient. In order to truly realize a </w:t>
      </w:r>
      <w:r w:rsidR="00C0761D">
        <w:rPr>
          <w:lang w:eastAsia="ja-JP"/>
        </w:rPr>
        <w:t>distributed ledger</w:t>
      </w:r>
      <w:r>
        <w:rPr>
          <w:lang w:eastAsia="ja-JP"/>
        </w:rPr>
        <w:t>, new data structures and algorithms need to be designed.</w:t>
      </w:r>
      <w:r w:rsidR="00C0761D">
        <w:rPr>
          <w:lang w:eastAsia="ja-JP"/>
        </w:rPr>
        <w:t xml:space="preserve"> </w:t>
      </w:r>
      <w:r>
        <w:rPr>
          <w:lang w:eastAsia="ja-JP"/>
        </w:rPr>
        <w:t xml:space="preserve">Hereinafter, we present an evaluation of different alternatives for the implementation of </w:t>
      </w:r>
      <w:r w:rsidR="00C0761D">
        <w:rPr>
          <w:lang w:eastAsia="ja-JP"/>
        </w:rPr>
        <w:t>distributed ledgers</w:t>
      </w:r>
      <w:r>
        <w:rPr>
          <w:lang w:eastAsia="ja-JP"/>
        </w:rPr>
        <w:t xml:space="preserve"> from the perspective of the underlying data structure used to manage </w:t>
      </w:r>
      <w:r w:rsidR="00C0761D">
        <w:rPr>
          <w:lang w:eastAsia="ja-JP"/>
        </w:rPr>
        <w:t>them</w:t>
      </w:r>
      <w:r>
        <w:rPr>
          <w:lang w:eastAsia="ja-JP"/>
        </w:rPr>
        <w:t xml:space="preserve">.   </w:t>
      </w:r>
    </w:p>
    <w:p w14:paraId="4E5BCB12" w14:textId="77777777" w:rsidR="00233057" w:rsidRPr="005042CD" w:rsidRDefault="00233057" w:rsidP="00A63990">
      <w:pPr>
        <w:jc w:val="both"/>
        <w:rPr>
          <w:lang w:eastAsia="ja-JP"/>
        </w:rPr>
      </w:pPr>
    </w:p>
    <w:p w14:paraId="02CBFA04" w14:textId="4FBC875B" w:rsidR="00233057" w:rsidRPr="005042CD" w:rsidRDefault="00233057" w:rsidP="00233057">
      <w:pPr>
        <w:ind w:firstLine="202"/>
        <w:jc w:val="both"/>
        <w:rPr>
          <w:lang w:eastAsia="ja-JP"/>
        </w:rPr>
      </w:pPr>
      <w:r w:rsidRPr="005042CD">
        <w:rPr>
          <w:lang w:eastAsia="ja-JP"/>
        </w:rPr>
        <w:t xml:space="preserve">Taking into account </w:t>
      </w:r>
      <w:r w:rsidR="00C0761D">
        <w:rPr>
          <w:lang w:eastAsia="ja-JP"/>
        </w:rPr>
        <w:t>the</w:t>
      </w:r>
      <w:r w:rsidRPr="005042CD">
        <w:rPr>
          <w:lang w:eastAsia="ja-JP"/>
        </w:rPr>
        <w:t xml:space="preserve"> technical challenges, different data structures have been proposed to replace</w:t>
      </w:r>
      <w:r w:rsidR="00C0761D">
        <w:rPr>
          <w:lang w:eastAsia="ja-JP"/>
        </w:rPr>
        <w:t xml:space="preserve"> the</w:t>
      </w:r>
      <w:r w:rsidRPr="005042CD">
        <w:rPr>
          <w:lang w:eastAsia="ja-JP"/>
        </w:rPr>
        <w:t xml:space="preserve"> blockchain as the data structure used to implement distributed ledgers. The problem we address with this thesis is that of the </w:t>
      </w:r>
      <w:r w:rsidR="00C0761D">
        <w:rPr>
          <w:lang w:eastAsia="ja-JP"/>
        </w:rPr>
        <w:t>advantages and disadvantages</w:t>
      </w:r>
      <w:r w:rsidRPr="005042CD">
        <w:rPr>
          <w:lang w:eastAsia="ja-JP"/>
        </w:rPr>
        <w:t xml:space="preserve"> of the underlying data structures used to implement distributed ledgers. We study different data structures to determine how they compare in terms of the degree to which (1) they guarantee the fundamental properties of </w:t>
      </w:r>
      <w:r w:rsidRPr="005042CD">
        <w:rPr>
          <w:lang w:eastAsia="ja-JP"/>
        </w:rPr>
        <w:lastRenderedPageBreak/>
        <w:t>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151C9EC" w:rsidR="00233057" w:rsidRDefault="00233057" w:rsidP="009777AA">
      <w:pPr>
        <w:numPr>
          <w:ilvl w:val="0"/>
          <w:numId w:val="4"/>
        </w:numPr>
        <w:jc w:val="both"/>
        <w:rPr>
          <w:lang w:eastAsia="ja-JP"/>
        </w:rPr>
      </w:pPr>
      <w:r w:rsidRPr="005042CD">
        <w:rPr>
          <w:lang w:eastAsia="ja-JP"/>
        </w:rPr>
        <w:t xml:space="preserve">Implement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35A3429E" w14:textId="77777777" w:rsidR="00CA0CEE" w:rsidRPr="005042CD" w:rsidRDefault="00CA0CEE" w:rsidP="00CA0CEE">
      <w:pPr>
        <w:numPr>
          <w:ilvl w:val="0"/>
          <w:numId w:val="4"/>
        </w:numPr>
        <w:jc w:val="both"/>
        <w:rPr>
          <w:lang w:eastAsia="ja-JP"/>
        </w:rPr>
      </w:pPr>
      <w:r w:rsidRPr="005042CD">
        <w:rPr>
          <w:lang w:eastAsia="ja-JP"/>
        </w:rPr>
        <w:t xml:space="preserve">Quantitatively evaluate and compare the data structures in terms of the </w:t>
      </w:r>
      <w:r>
        <w:rPr>
          <w:lang w:eastAsia="ja-JP"/>
        </w:rPr>
        <w:t>two</w:t>
      </w:r>
      <w:r w:rsidRPr="005042CD">
        <w:rPr>
          <w:lang w:eastAsia="ja-JP"/>
        </w:rPr>
        <w:t xml:space="preserve"> technical challenges.</w:t>
      </w:r>
    </w:p>
    <w:p w14:paraId="29BC3E00" w14:textId="3FE33D5B" w:rsidR="00CA0CEE" w:rsidRPr="005042CD" w:rsidRDefault="00CA0CEE" w:rsidP="00CA0CEE">
      <w:pPr>
        <w:numPr>
          <w:ilvl w:val="0"/>
          <w:numId w:val="4"/>
        </w:numPr>
        <w:jc w:val="both"/>
        <w:rPr>
          <w:lang w:eastAsia="ja-JP"/>
        </w:rPr>
      </w:pPr>
      <w:r w:rsidRPr="005042CD">
        <w:rPr>
          <w:lang w:eastAsia="ja-JP"/>
        </w:rPr>
        <w:t xml:space="preserve">Classify the different data structures according to their impact on the </w:t>
      </w:r>
      <w:r>
        <w:rPr>
          <w:lang w:eastAsia="ja-JP"/>
        </w:rPr>
        <w:t>two</w:t>
      </w:r>
      <w:r w:rsidRPr="005042CD">
        <w:rPr>
          <w:lang w:eastAsia="ja-JP"/>
        </w:rPr>
        <w:t xml:space="preserve"> technical challenges identified for this technology.</w:t>
      </w:r>
    </w:p>
    <w:p w14:paraId="06F8774A" w14:textId="144F7F2E" w:rsidR="00233057"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3E1DB3DE" w14:textId="2818A096" w:rsidR="00233057" w:rsidRDefault="002B717F" w:rsidP="00233057">
      <w:pPr>
        <w:pStyle w:val="Heading1"/>
        <w:rPr>
          <w:lang w:eastAsia="ja-JP"/>
        </w:rPr>
      </w:pPr>
      <w:r>
        <w:rPr>
          <w:lang w:eastAsia="ja-JP"/>
        </w:rPr>
        <w:t>State of the Art</w:t>
      </w:r>
    </w:p>
    <w:p w14:paraId="53D5668B" w14:textId="02BB502B" w:rsidR="00F8746C" w:rsidRPr="00F8746C" w:rsidRDefault="00F8746C" w:rsidP="00F8746C">
      <w:pPr>
        <w:ind w:firstLine="202"/>
        <w:jc w:val="both"/>
        <w:rPr>
          <w:lang w:eastAsia="ja-JP"/>
        </w:rPr>
      </w:pPr>
      <w:r w:rsidRPr="00F8746C">
        <w:rPr>
          <w:lang w:eastAsia="ja-JP"/>
        </w:rPr>
        <w:t>Before we present our evaluation study, we describe the current state of the art in blockchain technology. This section is focused in the implementation of blockchains, rather than their use in other systems.</w:t>
      </w:r>
      <w:r w:rsidR="00A01E65">
        <w:rPr>
          <w:lang w:eastAsia="ja-JP"/>
        </w:rPr>
        <w:t xml:space="preserve"> </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260219A"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005D2A17">
        <w:rPr>
          <w:lang w:eastAsia="ja-JP"/>
        </w:rPr>
        <w:t>,</w:t>
      </w:r>
      <w:r w:rsidRPr="005042CD">
        <w:rPr>
          <w:lang w:eastAsia="ja-JP"/>
        </w:rPr>
        <w:t xml:space="preserve"> and is informed by guidelines for a systematic literature review described by Kitchenham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2D6E50F0"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w:t>
      </w:r>
      <w:r w:rsidR="005D2A17">
        <w:rPr>
          <w:lang w:eastAsia="ja-JP"/>
        </w:rPr>
        <w:t xml:space="preserve"> </w:t>
      </w:r>
      <w:r w:rsidRPr="005042CD">
        <w:rPr>
          <w:lang w:eastAsia="ja-JP"/>
        </w:rPr>
        <w:t xml:space="preserve">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t>Search for Papers</w:t>
      </w:r>
      <w:bookmarkEnd w:id="11"/>
    </w:p>
    <w:p w14:paraId="7DC67714" w14:textId="219FAAAF" w:rsidR="00233057" w:rsidRPr="005042CD" w:rsidRDefault="00233057" w:rsidP="00233057">
      <w:pPr>
        <w:ind w:firstLine="202"/>
        <w:jc w:val="both"/>
        <w:rPr>
          <w:lang w:eastAsia="ja-JP"/>
        </w:rPr>
      </w:pPr>
      <w:r w:rsidRPr="005042CD">
        <w:rPr>
          <w:lang w:eastAsia="ja-JP"/>
        </w:rPr>
        <w:t xml:space="preserve">The second stage of the </w:t>
      </w:r>
      <w:r w:rsidR="004B329B">
        <w:rPr>
          <w:lang w:eastAsia="ja-JP"/>
        </w:rPr>
        <w:t>systematic review</w:t>
      </w:r>
      <w:r w:rsidRPr="005042CD">
        <w:rPr>
          <w:lang w:eastAsia="ja-JP"/>
        </w:rPr>
        <w:t xml:space="preserve">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papers (e.g., white papers), considering the fact that the blockchain industry is still in the early stages of development. The chosen databases</w:t>
      </w:r>
      <w:r w:rsidR="004B329B">
        <w:rPr>
          <w:lang w:eastAsia="ja-JP"/>
        </w:rPr>
        <w:t xml:space="preserve"> for the search</w:t>
      </w:r>
      <w:r w:rsidRPr="005042CD">
        <w:rPr>
          <w:lang w:eastAsia="ja-JP"/>
        </w:rPr>
        <w:t xml:space="preserve"> are (1) ACM Digital Library, (2) IEEE Xplore, and (3) Springer Link</w:t>
      </w:r>
      <w:r w:rsidR="004B329B">
        <w:rPr>
          <w:lang w:eastAsia="ja-JP"/>
        </w:rPr>
        <w:t>,</w:t>
      </w:r>
      <w:r w:rsidRPr="005042CD">
        <w:rPr>
          <w:lang w:eastAsia="ja-JP"/>
        </w:rPr>
        <w:t xml:space="preserve">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66690CBE" w:rsidR="009B0818" w:rsidRPr="005042CD" w:rsidRDefault="008E66F8" w:rsidP="009B0818">
      <w:pPr>
        <w:ind w:firstLine="202"/>
        <w:jc w:val="both"/>
        <w:rPr>
          <w:lang w:eastAsia="ja-JP"/>
        </w:rPr>
      </w:pPr>
      <w:r>
        <w:rPr>
          <w:lang w:eastAsia="ja-JP"/>
        </w:rPr>
        <w:t>T</w:t>
      </w:r>
      <w:r w:rsidR="009B0818" w:rsidRPr="005042CD">
        <w:rPr>
          <w:lang w:eastAsia="ja-JP"/>
        </w:rPr>
        <w:t xml:space="preserve">he interest in blockchain technology has been increasing since the idea </w:t>
      </w:r>
      <w:r w:rsidR="002C33F4">
        <w:rPr>
          <w:lang w:eastAsia="ja-JP"/>
        </w:rPr>
        <w:t>was first introduced</w:t>
      </w:r>
      <w:r w:rsidR="009B0818" w:rsidRPr="005042CD">
        <w:rPr>
          <w:lang w:eastAsia="ja-JP"/>
        </w:rPr>
        <w:t xml:space="preserve"> in January 2009. In 2015, </w:t>
      </w:r>
      <w:proofErr w:type="spellStart"/>
      <w:r w:rsidR="009B0818" w:rsidRPr="005042CD">
        <w:rPr>
          <w:lang w:eastAsia="ja-JP"/>
        </w:rPr>
        <w:t>Yli-Huumo</w:t>
      </w:r>
      <w:proofErr w:type="spellEnd"/>
      <w:r w:rsidR="009B0818" w:rsidRPr="005042CD">
        <w:rPr>
          <w:lang w:eastAsia="ja-JP"/>
        </w:rPr>
        <w:t xml:space="preserve"> et al. </w:t>
      </w:r>
      <w:r w:rsidR="009B0818" w:rsidRPr="005042CD">
        <w:rPr>
          <w:lang w:eastAsia="ja-JP"/>
        </w:rPr>
        <w:fldChar w:fldCharType="begin" w:fldLock="1"/>
      </w:r>
      <w:r w:rsidR="009B0818"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009B0818" w:rsidRPr="005042CD">
        <w:rPr>
          <w:lang w:eastAsia="ja-JP"/>
        </w:rPr>
        <w:fldChar w:fldCharType="separate"/>
      </w:r>
      <w:r w:rsidR="009B0818" w:rsidRPr="005042CD">
        <w:rPr>
          <w:noProof/>
          <w:lang w:eastAsia="ja-JP"/>
        </w:rPr>
        <w:t>[9]</w:t>
      </w:r>
      <w:r w:rsidR="009B0818" w:rsidRPr="005042CD">
        <w:rPr>
          <w:lang w:eastAsia="ja-JP"/>
        </w:rPr>
        <w:fldChar w:fldCharType="end"/>
      </w:r>
      <w:r w:rsidR="009B0818" w:rsidRPr="005042CD">
        <w:rPr>
          <w:lang w:eastAsia="ja-JP"/>
        </w:rPr>
        <w:t xml:space="preserve"> did a systematic </w:t>
      </w:r>
      <w:r>
        <w:rPr>
          <w:lang w:eastAsia="ja-JP"/>
        </w:rPr>
        <w:t>mapping study</w:t>
      </w:r>
      <w:r w:rsidR="009B0818" w:rsidRPr="005042CD">
        <w:rPr>
          <w:lang w:eastAsia="ja-JP"/>
        </w:rPr>
        <w:t xml:space="preserve"> to describe the state of research on blockchain technology and found that the cumulative number of papers written about blockchain from a computer science perspective increased from 2012 until 2015, when their study was published. This trend can be seen i</w:t>
      </w:r>
      <w:r w:rsidR="009B0818" w:rsidRPr="00EE46A1">
        <w:rPr>
          <w:lang w:eastAsia="ja-JP"/>
        </w:rPr>
        <w:t xml:space="preserve">n </w:t>
      </w:r>
      <w:r w:rsidR="009B0818" w:rsidRPr="00EE46A1">
        <w:rPr>
          <w:lang w:eastAsia="ja-JP"/>
        </w:rPr>
        <w:fldChar w:fldCharType="begin"/>
      </w:r>
      <w:r w:rsidR="009B0818" w:rsidRPr="00EE46A1">
        <w:rPr>
          <w:lang w:eastAsia="ja-JP"/>
        </w:rPr>
        <w:instrText xml:space="preserve"> REF _Ref528676691 \h </w:instrText>
      </w:r>
      <w:r w:rsidR="00EE46A1">
        <w:rPr>
          <w:lang w:eastAsia="ja-JP"/>
        </w:rPr>
        <w:instrText xml:space="preserve"> \* MERGEFORMAT </w:instrText>
      </w:r>
      <w:r w:rsidR="009B0818" w:rsidRPr="00EE46A1">
        <w:rPr>
          <w:lang w:eastAsia="ja-JP"/>
        </w:rPr>
      </w:r>
      <w:r w:rsidR="009B0818" w:rsidRPr="00EE46A1">
        <w:rPr>
          <w:lang w:eastAsia="ja-JP"/>
        </w:rPr>
        <w:fldChar w:fldCharType="separate"/>
      </w:r>
      <w:r w:rsidR="00CF106D" w:rsidRPr="00CF106D">
        <w:rPr>
          <w:lang w:eastAsia="ja-JP"/>
        </w:rPr>
        <w:t xml:space="preserve">Figure </w:t>
      </w:r>
      <w:r w:rsidR="00CF106D" w:rsidRPr="00CF106D">
        <w:rPr>
          <w:noProof/>
          <w:lang w:eastAsia="ja-JP"/>
        </w:rPr>
        <w:t>1</w:t>
      </w:r>
      <w:r w:rsidR="009B0818" w:rsidRPr="00EE46A1">
        <w:rPr>
          <w:lang w:eastAsia="ja-JP"/>
        </w:rPr>
        <w:fldChar w:fldCharType="end"/>
      </w:r>
      <w:r w:rsidR="009B0818" w:rsidRPr="00EE46A1">
        <w:rPr>
          <w:lang w:eastAsia="ja-JP"/>
        </w:rPr>
        <w:t>.</w:t>
      </w:r>
      <w:r w:rsidR="002750AF">
        <w:rPr>
          <w:lang w:eastAsia="ja-JP"/>
        </w:rPr>
        <w:t xml:space="preserve"> </w:t>
      </w:r>
      <w:r w:rsidR="009B0818" w:rsidRPr="00EE46A1">
        <w:rPr>
          <w:lang w:eastAsia="ja-JP"/>
        </w:rPr>
        <w:t xml:space="preserve">This group of </w:t>
      </w:r>
      <w:r w:rsidR="009B0818" w:rsidRPr="005042CD">
        <w:rPr>
          <w:lang w:eastAsia="ja-JP"/>
        </w:rPr>
        <w:t xml:space="preserve">authors </w:t>
      </w:r>
      <w:r w:rsidR="007B522F">
        <w:rPr>
          <w:lang w:eastAsia="ja-JP"/>
        </w:rPr>
        <w:t>provi</w:t>
      </w:r>
      <w:r w:rsidR="00C3642C">
        <w:rPr>
          <w:lang w:eastAsia="ja-JP"/>
        </w:rPr>
        <w:t>de</w:t>
      </w:r>
      <w:r w:rsidR="007B522F">
        <w:rPr>
          <w:lang w:eastAsia="ja-JP"/>
        </w:rPr>
        <w:t>s</w:t>
      </w:r>
      <w:r w:rsidR="009B0818" w:rsidRPr="005042CD">
        <w:rPr>
          <w:lang w:eastAsia="ja-JP"/>
        </w:rPr>
        <w:t xml:space="preserve"> some recommendations on future research directions of blockchain technology. One of their recommendations was for more studies to be conducted on the scalability issues of blockchain</w:t>
      </w:r>
      <w:r w:rsidR="00B92DF6">
        <w:rPr>
          <w:lang w:eastAsia="ja-JP"/>
        </w:rPr>
        <w:t>, whi</w:t>
      </w:r>
      <w:r w:rsidR="00093159">
        <w:rPr>
          <w:lang w:eastAsia="ja-JP"/>
        </w:rPr>
        <w:t>ch this thesis does by analyzing throughput and latency.</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0EEABF7C" w:rsidR="00C912B0"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242458D5" w14:textId="2170B13B" w:rsidR="008E66F8" w:rsidRDefault="008E66F8" w:rsidP="00476E91">
      <w:pPr>
        <w:jc w:val="both"/>
        <w:rPr>
          <w:sz w:val="16"/>
          <w:lang w:eastAsia="ja-JP"/>
        </w:rPr>
      </w:pPr>
    </w:p>
    <w:p w14:paraId="7B4BF3B4" w14:textId="37A7AF01" w:rsidR="008E66F8" w:rsidRDefault="008E66F8" w:rsidP="00476E91">
      <w:pPr>
        <w:jc w:val="both"/>
        <w:rPr>
          <w:lang w:eastAsia="ja-JP"/>
        </w:rPr>
      </w:pPr>
      <w:r>
        <w:rPr>
          <w:sz w:val="16"/>
          <w:lang w:eastAsia="ja-JP"/>
        </w:rPr>
        <w:tab/>
      </w:r>
      <w:proofErr w:type="spellStart"/>
      <w:r w:rsidRPr="008E66F8">
        <w:rPr>
          <w:lang w:eastAsia="ja-JP"/>
        </w:rPr>
        <w:t>Dabbagh</w:t>
      </w:r>
      <w:proofErr w:type="spellEnd"/>
      <w:r w:rsidRPr="008E66F8">
        <w:rPr>
          <w:lang w:eastAsia="ja-JP"/>
        </w:rPr>
        <w:t xml:space="preserve">, </w:t>
      </w:r>
      <w:proofErr w:type="spellStart"/>
      <w:r w:rsidRPr="008E66F8">
        <w:rPr>
          <w:lang w:eastAsia="ja-JP"/>
        </w:rPr>
        <w:t>Sookhak</w:t>
      </w:r>
      <w:proofErr w:type="spellEnd"/>
      <w:r w:rsidRPr="008E66F8">
        <w:rPr>
          <w:lang w:eastAsia="ja-JP"/>
        </w:rPr>
        <w:t xml:space="preserve"> and </w:t>
      </w:r>
      <w:proofErr w:type="spellStart"/>
      <w:r w:rsidRPr="008E66F8">
        <w:rPr>
          <w:lang w:eastAsia="ja-JP"/>
        </w:rPr>
        <w:t>Safa</w:t>
      </w:r>
      <w:proofErr w:type="spellEnd"/>
      <w:r w:rsidR="00054648">
        <w:rPr>
          <w:lang w:eastAsia="ja-JP"/>
        </w:rPr>
        <w:t xml:space="preserve"> </w:t>
      </w:r>
      <w:r w:rsidR="00F33E63">
        <w:rPr>
          <w:lang w:eastAsia="ja-JP"/>
        </w:rPr>
        <w:fldChar w:fldCharType="begin" w:fldLock="1"/>
      </w:r>
      <w:r w:rsidR="002750AF">
        <w:rPr>
          <w:lang w:eastAsia="ja-JP"/>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F33E63">
        <w:rPr>
          <w:lang w:eastAsia="ja-JP"/>
        </w:rPr>
        <w:fldChar w:fldCharType="separate"/>
      </w:r>
      <w:r w:rsidR="00F33E63" w:rsidRPr="00F33E63">
        <w:rPr>
          <w:noProof/>
          <w:lang w:eastAsia="ja-JP"/>
        </w:rPr>
        <w:t>[10]</w:t>
      </w:r>
      <w:r w:rsidR="00F33E63">
        <w:rPr>
          <w:lang w:eastAsia="ja-JP"/>
        </w:rPr>
        <w:fldChar w:fldCharType="end"/>
      </w:r>
      <w:r w:rsidRPr="008E66F8">
        <w:rPr>
          <w:lang w:eastAsia="ja-JP"/>
        </w:rPr>
        <w:t xml:space="preserve"> conducted a bibliometric study of blockchain-related publications index</w:t>
      </w:r>
      <w:r w:rsidR="00054648">
        <w:rPr>
          <w:lang w:eastAsia="ja-JP"/>
        </w:rPr>
        <w:t>ed</w:t>
      </w:r>
      <w:r w:rsidRPr="008E66F8">
        <w:rPr>
          <w:lang w:eastAsia="ja-JP"/>
        </w:rPr>
        <w:t xml:space="preserve"> by Web of </w:t>
      </w:r>
      <w:r w:rsidRPr="00F33E63">
        <w:rPr>
          <w:lang w:eastAsia="ja-JP"/>
        </w:rPr>
        <w:t>Science from 2013 to 2018.</w:t>
      </w:r>
      <w:r w:rsidR="00F33E63" w:rsidRPr="00F33E63">
        <w:rPr>
          <w:lang w:eastAsia="ja-JP"/>
        </w:rPr>
        <w:t xml:space="preserve"> </w:t>
      </w:r>
      <w:r w:rsidR="00F33E63" w:rsidRPr="00F33E63">
        <w:rPr>
          <w:lang w:eastAsia="ja-JP"/>
        </w:rPr>
        <w:fldChar w:fldCharType="begin"/>
      </w:r>
      <w:r w:rsidR="00F33E63" w:rsidRPr="00F33E63">
        <w:rPr>
          <w:lang w:eastAsia="ja-JP"/>
        </w:rPr>
        <w:instrText xml:space="preserve"> REF _Ref6565365 \h  \* MERGEFORMAT </w:instrText>
      </w:r>
      <w:r w:rsidR="00F33E63" w:rsidRPr="00F33E63">
        <w:rPr>
          <w:lang w:eastAsia="ja-JP"/>
        </w:rPr>
      </w:r>
      <w:r w:rsidR="00F33E63" w:rsidRPr="00F33E63">
        <w:rPr>
          <w:lang w:eastAsia="ja-JP"/>
        </w:rPr>
        <w:fldChar w:fldCharType="separate"/>
      </w:r>
      <w:r w:rsidR="00CF106D" w:rsidRPr="00CF106D">
        <w:t xml:space="preserve">Figure </w:t>
      </w:r>
      <w:r w:rsidR="00CF106D" w:rsidRPr="00CF106D">
        <w:rPr>
          <w:noProof/>
        </w:rPr>
        <w:t>2</w:t>
      </w:r>
      <w:r w:rsidR="00F33E63" w:rsidRPr="00F33E63">
        <w:rPr>
          <w:lang w:eastAsia="ja-JP"/>
        </w:rPr>
        <w:fldChar w:fldCharType="end"/>
      </w:r>
      <w:r w:rsidRPr="00F33E63">
        <w:rPr>
          <w:lang w:eastAsia="ja-JP"/>
        </w:rPr>
        <w:t xml:space="preserve"> shows</w:t>
      </w:r>
      <w:r w:rsidRPr="008E66F8">
        <w:rPr>
          <w:lang w:eastAsia="ja-JP"/>
        </w:rPr>
        <w:t xml:space="preserve"> </w:t>
      </w:r>
      <w:r>
        <w:rPr>
          <w:lang w:eastAsia="ja-JP"/>
        </w:rPr>
        <w:t>a</w:t>
      </w:r>
      <w:r w:rsidR="009F4338">
        <w:rPr>
          <w:lang w:eastAsia="ja-JP"/>
        </w:rPr>
        <w:t xml:space="preserve"> generally</w:t>
      </w:r>
      <w:r>
        <w:rPr>
          <w:lang w:eastAsia="ja-JP"/>
        </w:rPr>
        <w:t xml:space="preserve"> growing trend in the number of blockchain papers indexed by Web of Science per year.</w:t>
      </w:r>
    </w:p>
    <w:p w14:paraId="3222101B" w14:textId="50AAE9FF" w:rsidR="00F33E63" w:rsidRDefault="00F33E63" w:rsidP="00476E91">
      <w:pPr>
        <w:jc w:val="both"/>
        <w:rPr>
          <w:lang w:eastAsia="ja-JP"/>
        </w:rPr>
      </w:pPr>
    </w:p>
    <w:p w14:paraId="0FC51F86" w14:textId="77777777" w:rsidR="00F33E63" w:rsidRDefault="00F33E63" w:rsidP="00F33E63">
      <w:pPr>
        <w:keepNext/>
        <w:jc w:val="center"/>
      </w:pPr>
      <w:r w:rsidRPr="00F33E63">
        <w:rPr>
          <w:noProof/>
          <w:lang w:eastAsia="ja-JP"/>
        </w:rPr>
        <w:drawing>
          <wp:inline distT="0" distB="0" distL="0" distR="0" wp14:anchorId="014E7318" wp14:editId="456B0312">
            <wp:extent cx="3101009" cy="17498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0881" cy="1761069"/>
                    </a:xfrm>
                    <a:prstGeom prst="rect">
                      <a:avLst/>
                    </a:prstGeom>
                  </pic:spPr>
                </pic:pic>
              </a:graphicData>
            </a:graphic>
          </wp:inline>
        </w:drawing>
      </w:r>
    </w:p>
    <w:p w14:paraId="4C77CC3B" w14:textId="72F88A91" w:rsidR="009B0818" w:rsidRPr="002750AF" w:rsidRDefault="00F33E63" w:rsidP="002750AF">
      <w:pPr>
        <w:pStyle w:val="Caption"/>
        <w:rPr>
          <w:i w:val="0"/>
          <w:color w:val="auto"/>
          <w:sz w:val="16"/>
          <w:lang w:eastAsia="ja-JP"/>
        </w:rPr>
      </w:pPr>
      <w:bookmarkStart w:id="15" w:name="_Ref6565365"/>
      <w:r w:rsidRPr="002750AF">
        <w:rPr>
          <w:i w:val="0"/>
          <w:color w:val="auto"/>
          <w:sz w:val="16"/>
        </w:rPr>
        <w:t xml:space="preserve">Figure </w:t>
      </w:r>
      <w:r w:rsidRPr="002750AF">
        <w:rPr>
          <w:i w:val="0"/>
          <w:color w:val="auto"/>
          <w:sz w:val="16"/>
        </w:rPr>
        <w:fldChar w:fldCharType="begin"/>
      </w:r>
      <w:r w:rsidRPr="002750AF">
        <w:rPr>
          <w:i w:val="0"/>
          <w:color w:val="auto"/>
          <w:sz w:val="16"/>
        </w:rPr>
        <w:instrText xml:space="preserve"> SEQ Figure \* ARABIC </w:instrText>
      </w:r>
      <w:r w:rsidRPr="002750AF">
        <w:rPr>
          <w:i w:val="0"/>
          <w:color w:val="auto"/>
          <w:sz w:val="16"/>
        </w:rPr>
        <w:fldChar w:fldCharType="separate"/>
      </w:r>
      <w:r w:rsidR="00CF106D">
        <w:rPr>
          <w:i w:val="0"/>
          <w:noProof/>
          <w:color w:val="auto"/>
          <w:sz w:val="16"/>
        </w:rPr>
        <w:t>2</w:t>
      </w:r>
      <w:r w:rsidRPr="002750AF">
        <w:rPr>
          <w:i w:val="0"/>
          <w:color w:val="auto"/>
          <w:sz w:val="16"/>
        </w:rPr>
        <w:fldChar w:fldCharType="end"/>
      </w:r>
      <w:bookmarkEnd w:id="15"/>
      <w:r w:rsidRPr="002750AF">
        <w:rPr>
          <w:i w:val="0"/>
          <w:color w:val="auto"/>
          <w:sz w:val="16"/>
        </w:rPr>
        <w:t xml:space="preserve">. Number of blockchain papers indexed by Web of Science per year. Taken from </w:t>
      </w:r>
      <w:r w:rsidR="002750AF" w:rsidRPr="002750AF">
        <w:rPr>
          <w:i w:val="0"/>
          <w:color w:val="auto"/>
          <w:sz w:val="16"/>
        </w:rPr>
        <w:fldChar w:fldCharType="begin" w:fldLock="1"/>
      </w:r>
      <w:r w:rsidR="00FF3758">
        <w:rPr>
          <w:i w:val="0"/>
          <w:color w:val="auto"/>
          <w:sz w:val="16"/>
        </w:rPr>
        <w:instrText>ADDIN CSL_CITATION {"citationItems":[{"id":"ITEM-1","itemData":{"DOI":"10.1109/ACCESS.2019.2895646","author":[{"dropping-particle":"","family":"Dabbagh","given":"Mohammad","non-dropping-particle":"","parse-names":false,"suffix":""},{"dropping-particle":"","family":"Sookhak","given":"Mehdi","non-dropping-particle":"","parse-names":false,"suffix":""},{"dropping-particle":"","family":"Safa","given":"Nader","non-dropping-particle":"","parse-names":false,"suffix":""}],"container-title":"IEEE Access","id":"ITEM-1","issued":{"date-parts":[["2019"]]},"page":"1","title":"The Evolution of Blockchain: A Bibliometric Study","type":"article-journal","volume":"PP"},"uris":["http://www.mendeley.com/documents/?uuid=2e8f4e01-d521-45b7-a342-0462142b06c7"]}],"mendeley":{"formattedCitation":"[10]","plainTextFormattedCitation":"[10]","previouslyFormattedCitation":"[10]"},"properties":{"noteIndex":0},"schema":"https://github.com/citation-style-language/schema/raw/master/csl-citation.json"}</w:instrText>
      </w:r>
      <w:r w:rsidR="002750AF" w:rsidRPr="002750AF">
        <w:rPr>
          <w:i w:val="0"/>
          <w:color w:val="auto"/>
          <w:sz w:val="16"/>
        </w:rPr>
        <w:fldChar w:fldCharType="separate"/>
      </w:r>
      <w:r w:rsidR="002750AF" w:rsidRPr="002750AF">
        <w:rPr>
          <w:i w:val="0"/>
          <w:noProof/>
          <w:color w:val="auto"/>
          <w:sz w:val="16"/>
        </w:rPr>
        <w:t>[10]</w:t>
      </w:r>
      <w:r w:rsidR="002750AF" w:rsidRPr="002750AF">
        <w:rPr>
          <w:i w:val="0"/>
          <w:color w:val="auto"/>
          <w:sz w:val="16"/>
        </w:rPr>
        <w:fldChar w:fldCharType="end"/>
      </w:r>
      <w:r w:rsidRPr="002750AF">
        <w:rPr>
          <w:i w:val="0"/>
          <w:color w:val="auto"/>
          <w:sz w:val="16"/>
        </w:rPr>
        <w:t>.</w:t>
      </w:r>
    </w:p>
    <w:p w14:paraId="1D592BCD" w14:textId="77777777" w:rsidR="009B0818" w:rsidRPr="005042CD" w:rsidRDefault="009B0818" w:rsidP="009B0818">
      <w:pPr>
        <w:pStyle w:val="Heading3"/>
      </w:pPr>
      <w:bookmarkStart w:id="16" w:name="_Toc3892307"/>
      <w:r w:rsidRPr="005042CD">
        <w:t>Screening of Papers for Inclusion and Exclusion</w:t>
      </w:r>
      <w:bookmarkEnd w:id="16"/>
    </w:p>
    <w:p w14:paraId="00F212F8" w14:textId="43B1A1F8" w:rsidR="009B0818" w:rsidRPr="005042CD" w:rsidRDefault="009B0818" w:rsidP="0044204B">
      <w:pPr>
        <w:ind w:firstLine="202"/>
        <w:jc w:val="both"/>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r w:rsidR="0044204B">
        <w:rPr>
          <w:lang w:eastAsia="ja-JP"/>
        </w:rPr>
        <w:t xml:space="preserve"> This process is described in detail in the following section.</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7" w:name="_Toc3892308"/>
      <w:r w:rsidRPr="005042CD">
        <w:rPr>
          <w:lang w:eastAsia="ja-JP"/>
        </w:rPr>
        <w:lastRenderedPageBreak/>
        <w:t>Search and Selection Results</w:t>
      </w:r>
      <w:bookmarkEnd w:id="17"/>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39D2888E"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002750AF">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00F33E63" w:rsidRPr="00F33E63">
        <w:rPr>
          <w:noProof/>
          <w:lang w:eastAsia="ja-JP"/>
        </w:rPr>
        <w:t>[11]</w:t>
      </w:r>
      <w:r w:rsidRPr="005042CD">
        <w:rPr>
          <w:lang w:eastAsia="ja-JP"/>
        </w:rPr>
        <w:fldChar w:fldCharType="end"/>
      </w:r>
      <w:r w:rsidRPr="005042CD">
        <w:rPr>
          <w:lang w:eastAsia="ja-JP"/>
        </w:rPr>
        <w:t xml:space="preserve"> and cloud </w:t>
      </w:r>
      <w:r w:rsidRPr="005042CD">
        <w:rPr>
          <w:lang w:eastAsia="ja-JP"/>
        </w:rPr>
        <w:fldChar w:fldCharType="begin" w:fldLock="1"/>
      </w:r>
      <w:r w:rsidR="002750AF">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00F33E63" w:rsidRPr="00F33E63">
        <w:rPr>
          <w:noProof/>
          <w:lang w:eastAsia="ja-JP"/>
        </w:rPr>
        <w:t>[12]</w:t>
      </w:r>
      <w:r w:rsidRPr="005042CD">
        <w:rPr>
          <w:lang w:eastAsia="ja-JP"/>
        </w:rPr>
        <w:fldChar w:fldCharType="end"/>
      </w:r>
      <w:r w:rsidRPr="005042CD">
        <w:rPr>
          <w:lang w:eastAsia="ja-JP"/>
        </w:rPr>
        <w:t xml:space="preserve">,  </w:t>
      </w:r>
      <w:r w:rsidR="00594F8E">
        <w:rPr>
          <w:lang w:eastAsia="ja-JP"/>
        </w:rPr>
        <w:t>but</w:t>
      </w:r>
      <w:r w:rsidRPr="005042CD">
        <w:rPr>
          <w:lang w:eastAsia="ja-JP"/>
        </w:rPr>
        <w:t xml:space="preserve">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8" w:name="_Toc3892309"/>
      <w:r w:rsidRPr="005042CD">
        <w:rPr>
          <w:lang w:eastAsia="ja-JP"/>
        </w:rPr>
        <w:t>Evaluation of the blockchain</w:t>
      </w:r>
      <w:bookmarkEnd w:id="18"/>
    </w:p>
    <w:p w14:paraId="313C84F0" w14:textId="09E4462A" w:rsidR="006F7B15" w:rsidRPr="005042CD" w:rsidRDefault="006F7B15" w:rsidP="006F7B15">
      <w:pPr>
        <w:ind w:firstLine="202"/>
        <w:jc w:val="both"/>
        <w:rPr>
          <w:lang w:eastAsia="ja-JP"/>
        </w:rPr>
      </w:pPr>
      <w:r w:rsidRPr="005042CD">
        <w:rPr>
          <w:lang w:eastAsia="ja-JP"/>
        </w:rPr>
        <w:t>It is important to have an understanding of what blockchains can and cannot do. The following describe</w:t>
      </w:r>
      <w:r w:rsidR="00253160">
        <w:rPr>
          <w:lang w:eastAsia="ja-JP"/>
        </w:rPr>
        <w:t>s</w:t>
      </w:r>
      <w:r w:rsidRPr="005042CD">
        <w:rPr>
          <w:lang w:eastAsia="ja-JP"/>
        </w:rPr>
        <w:t xml:space="preserve"> evaluations of blockchains aimed at answering these questions. </w:t>
      </w:r>
    </w:p>
    <w:p w14:paraId="79C4C15A" w14:textId="66DB2A1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w:t>
      </w:r>
      <w:r w:rsidR="003C15E0">
        <w:rPr>
          <w:lang w:eastAsia="ja-JP"/>
        </w:rPr>
        <w:t xml:space="preserve">and </w:t>
      </w:r>
      <w:r w:rsidRPr="005042CD">
        <w:rPr>
          <w:lang w:eastAsia="ja-JP"/>
        </w:rPr>
        <w:t>developer forums and wikis</w:t>
      </w:r>
      <w:r w:rsidR="0044204B">
        <w:rPr>
          <w:lang w:eastAsia="ja-JP"/>
        </w:rPr>
        <w:t xml:space="preserve">. </w:t>
      </w:r>
      <w:r w:rsidR="00BA3A9D">
        <w:rPr>
          <w:lang w:eastAsia="ja-JP"/>
        </w:rPr>
        <w:t>Additionally</w:t>
      </w:r>
      <w:r w:rsidR="0044204B">
        <w:rPr>
          <w:lang w:eastAsia="ja-JP"/>
        </w:rPr>
        <w:t>, they use an</w:t>
      </w:r>
      <w:r w:rsidRPr="005042CD">
        <w:rPr>
          <w:lang w:eastAsia="ja-JP"/>
        </w:rPr>
        <w:t xml:space="preserve">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552157CA" w:rsidR="006F7B15"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w:t>
      </w:r>
      <w:r w:rsidRPr="005042CD">
        <w:rPr>
          <w:lang w:eastAsia="ja-JP"/>
        </w:rPr>
        <w:t>design space, as well as big performance gaps between blockchain and database systems.</w:t>
      </w:r>
    </w:p>
    <w:p w14:paraId="76BCD019" w14:textId="5D924832" w:rsidR="00D74A4E" w:rsidRPr="005042CD" w:rsidRDefault="00D74A4E" w:rsidP="006F7B15">
      <w:pPr>
        <w:ind w:firstLine="202"/>
        <w:jc w:val="both"/>
        <w:rPr>
          <w:lang w:eastAsia="ja-JP"/>
        </w:rPr>
      </w:pPr>
      <w:r>
        <w:rPr>
          <w:lang w:eastAsia="ja-JP"/>
        </w:rPr>
        <w:t xml:space="preserve">According to </w:t>
      </w:r>
      <w:r w:rsidR="001342B5">
        <w:rPr>
          <w:lang w:eastAsia="ja-JP"/>
        </w:rPr>
        <w:t>“</w:t>
      </w:r>
      <w:r w:rsidRPr="001342B5">
        <w:rPr>
          <w:lang w:eastAsia="ja-JP"/>
        </w:rPr>
        <w:t>Stack Overflow’s annual Developer Survey for 2019</w:t>
      </w:r>
      <w:r w:rsidR="001342B5">
        <w:rPr>
          <w:lang w:eastAsia="ja-JP"/>
        </w:rPr>
        <w:t>”</w:t>
      </w:r>
      <w:r>
        <w:rPr>
          <w:lang w:eastAsia="ja-JP"/>
        </w:rPr>
        <w:t xml:space="preserve">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xml:space="preserve">, which “is the largest and most comprehensive survey of people who code around the world” </w:t>
      </w:r>
      <w:r w:rsidR="00962ACC">
        <w:rPr>
          <w:lang w:eastAsia="ja-JP"/>
        </w:rPr>
        <w:fldChar w:fldCharType="begin" w:fldLock="1"/>
      </w:r>
      <w:r w:rsidR="002750AF">
        <w:rPr>
          <w:lang w:eastAsia="ja-JP"/>
        </w:rPr>
        <w:instrText>ADDIN CSL_CITATION {"citationItems":[{"id":"ITEM-1","itemData":{"author":[{"dropping-particle":"","family":"Stack Overflow","given":"","non-dropping-particle":"","parse-names":false,"suffix":""}],"id":"ITEM-1","issued":{"date-parts":[["2019"]]},"title":"Stack Overflow’s Annual Developer Survey for 2019","type":"report"},"uris":["http://www.mendeley.com/documents/?uuid=29e0a34f-3fbb-4f3e-9494-14ad58d4c972"]}],"mendeley":{"formattedCitation":"[14]","plainTextFormattedCitation":"[14]","previouslyFormattedCitation":"[14]"},"properties":{"noteIndex":0},"schema":"https://github.com/citation-style-language/schema/raw/master/csl-citation.json"}</w:instrText>
      </w:r>
      <w:r w:rsidR="00962ACC">
        <w:rPr>
          <w:lang w:eastAsia="ja-JP"/>
        </w:rPr>
        <w:fldChar w:fldCharType="separate"/>
      </w:r>
      <w:r w:rsidR="00F33E63" w:rsidRPr="00F33E63">
        <w:rPr>
          <w:noProof/>
          <w:lang w:eastAsia="ja-JP"/>
        </w:rPr>
        <w:t>[14]</w:t>
      </w:r>
      <w:r w:rsidR="00962ACC">
        <w:rPr>
          <w:lang w:eastAsia="ja-JP"/>
        </w:rPr>
        <w:fldChar w:fldCharType="end"/>
      </w:r>
      <w:r>
        <w:rPr>
          <w:lang w:eastAsia="ja-JP"/>
        </w:rPr>
        <w:t>, and which was taken by nearly 90,000 developers</w:t>
      </w:r>
      <w:r w:rsidR="006802AB">
        <w:rPr>
          <w:lang w:eastAsia="ja-JP"/>
        </w:rPr>
        <w:t xml:space="preserve"> from</w:t>
      </w:r>
      <w:r w:rsidR="00A00CD3">
        <w:rPr>
          <w:lang w:eastAsia="ja-JP"/>
        </w:rPr>
        <w:t xml:space="preserve"> over</w:t>
      </w:r>
      <w:r w:rsidR="006802AB">
        <w:rPr>
          <w:lang w:eastAsia="ja-JP"/>
        </w:rPr>
        <w:t xml:space="preserve"> 17</w:t>
      </w:r>
      <w:r w:rsidR="00A00CD3">
        <w:rPr>
          <w:lang w:eastAsia="ja-JP"/>
        </w:rPr>
        <w:t>0</w:t>
      </w:r>
      <w:r w:rsidR="006802AB">
        <w:rPr>
          <w:lang w:eastAsia="ja-JP"/>
        </w:rPr>
        <w:t xml:space="preserve"> countries</w:t>
      </w:r>
      <w:r w:rsidR="00B914A0">
        <w:rPr>
          <w:lang w:eastAsia="ja-JP"/>
        </w:rPr>
        <w:t>;</w:t>
      </w:r>
      <w:r>
        <w:rPr>
          <w:lang w:eastAsia="ja-JP"/>
        </w:rPr>
        <w:t xml:space="preserve"> when asked what they primarily believe about blockchain technology, respondents of the survey are largely optimistic about its broad usefulness. </w:t>
      </w:r>
      <w:r w:rsidR="00B914A0">
        <w:rPr>
          <w:lang w:eastAsia="ja-JP"/>
        </w:rPr>
        <w:t>However, t</w:t>
      </w:r>
      <w:r>
        <w:rPr>
          <w:lang w:eastAsia="ja-JP"/>
        </w:rPr>
        <w:t>his optimism is largely concentrated among young, less experienced developers.</w:t>
      </w:r>
      <w:r w:rsidR="008B5455">
        <w:rPr>
          <w:lang w:eastAsia="ja-JP"/>
        </w:rPr>
        <w:t xml:space="preserve"> </w:t>
      </w:r>
      <w:r w:rsidR="008B5455" w:rsidRPr="008B5455">
        <w:rPr>
          <w:lang w:eastAsia="ja-JP"/>
        </w:rPr>
        <w:t xml:space="preserve">The more experienced a respondent is, the more likely </w:t>
      </w:r>
      <w:r w:rsidR="00DD0C18">
        <w:rPr>
          <w:lang w:eastAsia="ja-JP"/>
        </w:rPr>
        <w:t>he is</w:t>
      </w:r>
      <w:r w:rsidR="008B5455" w:rsidRPr="008B5455">
        <w:rPr>
          <w:lang w:eastAsia="ja-JP"/>
        </w:rPr>
        <w:t xml:space="preserve"> to say blockchain technology is an irresponsible use of resources.</w:t>
      </w:r>
      <w:r>
        <w:rPr>
          <w:lang w:eastAsia="ja-JP"/>
        </w:rPr>
        <w:t xml:space="preserve"> </w:t>
      </w:r>
    </w:p>
    <w:p w14:paraId="7A2D0A32" w14:textId="749B785E" w:rsidR="006F7B15" w:rsidRPr="005042CD" w:rsidRDefault="006F7B15" w:rsidP="006F7B15">
      <w:pPr>
        <w:ind w:firstLine="202"/>
        <w:jc w:val="both"/>
        <w:rPr>
          <w:lang w:eastAsia="ja-JP"/>
        </w:rPr>
      </w:pPr>
      <w:r w:rsidRPr="005042CD">
        <w:rPr>
          <w:lang w:eastAsia="ja-JP"/>
        </w:rPr>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216266">
      <w:pPr>
        <w:pStyle w:val="Heading1"/>
        <w:rPr>
          <w:lang w:eastAsia="ja-JP"/>
        </w:rPr>
      </w:pPr>
      <w:bookmarkStart w:id="19" w:name="_Toc3892310"/>
      <w:r w:rsidRPr="005042CD">
        <w:rPr>
          <w:lang w:eastAsia="ja-JP"/>
        </w:rPr>
        <w:t>Distributed Ledgers and their Underlying Data Structures</w:t>
      </w:r>
      <w:bookmarkEnd w:id="19"/>
    </w:p>
    <w:p w14:paraId="0A8295BE" w14:textId="4B13E7BB" w:rsidR="009619EB" w:rsidRDefault="00D95286" w:rsidP="008C7AB2">
      <w:pPr>
        <w:ind w:firstLine="202"/>
        <w:jc w:val="both"/>
        <w:rPr>
          <w:lang w:eastAsia="ja-JP"/>
        </w:rPr>
      </w:pPr>
      <w:r w:rsidRPr="00D95286">
        <w:rPr>
          <w:lang w:eastAsia="ja-JP"/>
        </w:rPr>
        <w:t>In this section we present three data structures used to implement distributed ledgers. We focus on the definition of the structures in this section. The following section presents our implementation for each of them</w:t>
      </w:r>
      <w:r>
        <w:rPr>
          <w:lang w:eastAsia="ja-JP"/>
        </w:rPr>
        <w:t>.</w:t>
      </w:r>
    </w:p>
    <w:p w14:paraId="75C8D169" w14:textId="6B375FC4" w:rsidR="006F7B15" w:rsidRPr="005042CD" w:rsidRDefault="009619EB" w:rsidP="00D621D1">
      <w:pPr>
        <w:ind w:firstLine="202"/>
        <w:jc w:val="both"/>
        <w:rPr>
          <w:lang w:eastAsia="ja-JP"/>
        </w:rPr>
      </w:pPr>
      <w:r>
        <w:rPr>
          <w:lang w:eastAsia="ja-JP"/>
        </w:rPr>
        <w:t xml:space="preserve">Before going further, let us properly define ledgers and distributed ledgers. </w:t>
      </w:r>
      <w:r w:rsidR="006F7B15" w:rsidRPr="005042CD">
        <w:rPr>
          <w:lang w:eastAsia="ja-JP"/>
        </w:rPr>
        <w:t xml:space="preserve">A </w:t>
      </w:r>
      <w:r w:rsidR="006F7B15" w:rsidRPr="008C7AB2">
        <w:rPr>
          <w:i/>
          <w:lang w:eastAsia="ja-JP"/>
        </w:rPr>
        <w:t>ledger</w:t>
      </w:r>
      <w:r w:rsidR="006F7B15" w:rsidRPr="005042CD">
        <w:rPr>
          <w:lang w:eastAsia="ja-JP"/>
        </w:rPr>
        <w:t xml:space="preserve"> </w:t>
      </w:r>
      <w:r w:rsidR="009A1955">
        <w:rPr>
          <w:lang w:eastAsia="ja-JP"/>
        </w:rPr>
        <w:t xml:space="preserve">is </w:t>
      </w:r>
      <w:r w:rsidR="009A1955" w:rsidRPr="009A1955">
        <w:rPr>
          <w:lang w:eastAsia="ja-JP"/>
        </w:rPr>
        <w:t>an account book of final entry, in which business transactions are recorded.</w:t>
      </w:r>
      <w:r w:rsidR="009A1955">
        <w:rPr>
          <w:lang w:eastAsia="ja-JP"/>
        </w:rPr>
        <w:t xml:space="preserve"> </w:t>
      </w:r>
      <w:r w:rsidR="006F7B15" w:rsidRPr="005042CD">
        <w:rPr>
          <w:lang w:eastAsia="ja-JP"/>
        </w:rPr>
        <w:t xml:space="preserve">A </w:t>
      </w:r>
      <w:r w:rsidR="006F7B15" w:rsidRPr="008C7AB2">
        <w:rPr>
          <w:i/>
          <w:lang w:eastAsia="ja-JP"/>
        </w:rPr>
        <w:t>distributed ledger</w:t>
      </w:r>
      <w:r w:rsidR="006F7B15" w:rsidRPr="005042CD">
        <w:rPr>
          <w:lang w:eastAsia="ja-JP"/>
        </w:rPr>
        <w:t xml:space="preserve">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006F7B15" w:rsidRPr="005042CD">
        <w:rPr>
          <w:lang w:eastAsia="ja-JP"/>
        </w:rPr>
        <w:t>. To ensure replication across nodes is undertaken, distributed ledgers require a peer-to-peer network and a consensus algorithm</w:t>
      </w:r>
      <w:r w:rsidR="005B2F31">
        <w:rPr>
          <w:lang w:eastAsia="ja-JP"/>
        </w:rPr>
        <w:t xml:space="preserve"> </w:t>
      </w:r>
      <w:r w:rsidR="005B2F31">
        <w:rPr>
          <w:lang w:eastAsia="ja-JP"/>
        </w:rPr>
        <w:fldChar w:fldCharType="begin" w:fldLock="1"/>
      </w:r>
      <w:r w:rsidR="002750AF">
        <w:rPr>
          <w:lang w:eastAsia="ja-JP"/>
        </w:rPr>
        <w:instrText>ADDIN CSL_CITATION {"citationItems":[{"id":"ITEM-1","itemData":{"DOI":"10.1109/SMC.2017.8123011","author":[{"dropping-particle":"","family":"Mingxiao","given":"D","non-dropping-particle":"","parse-names":false,"suffix":""},{"dropping-particle":"","family":"Xiaofeng","given":"M","non-dropping-particle":"","parse-names":false,"suffix":""},{"dropping-particle":"","family":"Zhe","given":"Z","non-dropping-particle":"","parse-names":false,"suffix":""},{"dropping-particle":"","family":"Xiangwei","given":"W","non-dropping-particle":"","parse-names":false,"suffix":""},{"dropping-particle":"","family":"Qijun","given":"C","non-dropping-particle":"","parse-names":false,"suffix":""}],"container-title":"2017 IEEE International Conference on Systems, Man, and Cybernetics (SMC)","id":"ITEM-1","issued":{"date-parts":[["2017","10"]]},"page":"2567-2572","title":"A review on consensus algorithm of blockchain","type":"paper-conference"},"uris":["http://www.mendeley.com/documents/?uuid=e6204edf-d875-42f1-bd5c-f66ebefa98db"]}],"mendeley":{"formattedCitation":"[15]","plainTextFormattedCitation":"[15]","previouslyFormattedCitation":"[15]"},"properties":{"noteIndex":0},"schema":"https://github.com/citation-style-language/schema/raw/master/csl-citation.json"}</w:instrText>
      </w:r>
      <w:r w:rsidR="005B2F31">
        <w:rPr>
          <w:lang w:eastAsia="ja-JP"/>
        </w:rPr>
        <w:fldChar w:fldCharType="separate"/>
      </w:r>
      <w:r w:rsidR="00F33E63" w:rsidRPr="00F33E63">
        <w:rPr>
          <w:noProof/>
          <w:lang w:eastAsia="ja-JP"/>
        </w:rPr>
        <w:t>[15]</w:t>
      </w:r>
      <w:r w:rsidR="005B2F31">
        <w:rPr>
          <w:lang w:eastAsia="ja-JP"/>
        </w:rPr>
        <w:fldChar w:fldCharType="end"/>
      </w:r>
      <w:r w:rsidR="006F7B15" w:rsidRPr="005042CD">
        <w:rPr>
          <w:lang w:eastAsia="ja-JP"/>
        </w:rPr>
        <w:t>. Distributed ledgers make use of data structures to store the transactions.</w:t>
      </w:r>
    </w:p>
    <w:p w14:paraId="62E5E29A" w14:textId="77777777" w:rsidR="00216266" w:rsidRPr="005042CD" w:rsidRDefault="00216266" w:rsidP="006F58A4">
      <w:pPr>
        <w:jc w:val="both"/>
        <w:rPr>
          <w:lang w:eastAsia="ja-JP"/>
        </w:rPr>
      </w:pPr>
    </w:p>
    <w:p w14:paraId="6C0F7074" w14:textId="77777777" w:rsidR="008B53D4" w:rsidRPr="005042CD" w:rsidRDefault="008B53D4" w:rsidP="006F58A4">
      <w:pPr>
        <w:pStyle w:val="Heading2"/>
        <w:rPr>
          <w:lang w:eastAsia="ja-JP"/>
        </w:rPr>
      </w:pPr>
      <w:r w:rsidRPr="005042CD">
        <w:rPr>
          <w:lang w:eastAsia="ja-JP"/>
        </w:rPr>
        <w:t>The blockchain</w:t>
      </w:r>
    </w:p>
    <w:p w14:paraId="2759FBDE" w14:textId="431DF881" w:rsidR="008B53D4" w:rsidRPr="005042CD" w:rsidRDefault="008B53D4" w:rsidP="008B53D4">
      <w:pPr>
        <w:ind w:firstLine="202"/>
        <w:jc w:val="both"/>
        <w:rPr>
          <w:lang w:eastAsia="ja-JP"/>
        </w:rPr>
      </w:pPr>
      <w:r w:rsidRPr="005042CD">
        <w:rPr>
          <w:lang w:eastAsia="ja-JP"/>
        </w:rPr>
        <w:t>When Satoshi Nakamoto set the Bitcoin blockchain into motion in 2009, he introduced the concept of a proof of work-based blockchain to allow</w:t>
      </w:r>
      <w:r w:rsidR="00A81E6B">
        <w:rPr>
          <w:lang w:eastAsia="ja-JP"/>
        </w:rPr>
        <w:t xml:space="preserve"> </w:t>
      </w:r>
      <w:r w:rsidR="00162139">
        <w:rPr>
          <w:lang w:eastAsia="ja-JP"/>
        </w:rPr>
        <w:t xml:space="preserve">an </w:t>
      </w:r>
      <w:r w:rsidRPr="005042CD">
        <w:rPr>
          <w:lang w:eastAsia="ja-JP"/>
        </w:rPr>
        <w:t xml:space="preserve">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2237A655" w:rsidR="008B53D4" w:rsidRPr="005042CD" w:rsidRDefault="008B53D4" w:rsidP="008B53D4">
      <w:pPr>
        <w:ind w:firstLine="202"/>
        <w:jc w:val="both"/>
        <w:rPr>
          <w:lang w:eastAsia="ja-JP"/>
        </w:rPr>
      </w:pPr>
      <w:r w:rsidRPr="005042CD">
        <w:rPr>
          <w:lang w:eastAsia="ja-JP"/>
        </w:rPr>
        <w:t>As a data structure, the blockchain</w:t>
      </w:r>
      <w:r w:rsidR="00CC3381">
        <w:rPr>
          <w:lang w:eastAsia="ja-JP"/>
        </w:rPr>
        <w:t>, picture</w:t>
      </w:r>
      <w:r w:rsidR="00CC3381" w:rsidRPr="00EE46A1">
        <w:rPr>
          <w:lang w:eastAsia="ja-JP"/>
        </w:rPr>
        <w:t xml:space="preserve">d in </w:t>
      </w:r>
      <w:r w:rsidR="00CC3381" w:rsidRPr="00EE46A1">
        <w:rPr>
          <w:lang w:eastAsia="ja-JP"/>
        </w:rPr>
        <w:fldChar w:fldCharType="begin"/>
      </w:r>
      <w:r w:rsidR="00CC3381" w:rsidRPr="00EE46A1">
        <w:rPr>
          <w:lang w:eastAsia="ja-JP"/>
        </w:rPr>
        <w:instrText xml:space="preserve"> REF _Ref6396831 \h </w:instrText>
      </w:r>
      <w:r w:rsidR="00EE46A1">
        <w:rPr>
          <w:lang w:eastAsia="ja-JP"/>
        </w:rPr>
        <w:instrText xml:space="preserve"> \* MERGEFORMAT </w:instrText>
      </w:r>
      <w:r w:rsidR="00CC3381" w:rsidRPr="00EE46A1">
        <w:rPr>
          <w:lang w:eastAsia="ja-JP"/>
        </w:rPr>
      </w:r>
      <w:r w:rsidR="00CC3381" w:rsidRPr="00EE46A1">
        <w:rPr>
          <w:lang w:eastAsia="ja-JP"/>
        </w:rPr>
        <w:fldChar w:fldCharType="separate"/>
      </w:r>
      <w:r w:rsidR="00CF106D" w:rsidRPr="00CF106D">
        <w:rPr>
          <w:lang w:eastAsia="ja-JP"/>
        </w:rPr>
        <w:t xml:space="preserve">Figure </w:t>
      </w:r>
      <w:r w:rsidR="00CF106D" w:rsidRPr="00CF106D">
        <w:rPr>
          <w:noProof/>
          <w:lang w:eastAsia="ja-JP"/>
        </w:rPr>
        <w:t>3</w:t>
      </w:r>
      <w:r w:rsidR="00CC3381" w:rsidRPr="00EE46A1">
        <w:rPr>
          <w:lang w:eastAsia="ja-JP"/>
        </w:rPr>
        <w:fldChar w:fldCharType="end"/>
      </w:r>
      <w:r w:rsidR="00CC3381" w:rsidRPr="00EE46A1">
        <w:rPr>
          <w:lang w:eastAsia="ja-JP"/>
        </w:rPr>
        <w:t>,</w:t>
      </w:r>
      <w:r w:rsidRPr="00EE46A1">
        <w:rPr>
          <w:lang w:eastAsia="ja-JP"/>
        </w:rPr>
        <w:t xml:space="preserve"> is an </w:t>
      </w:r>
      <w:r w:rsidRPr="005042CD">
        <w:rPr>
          <w:lang w:eastAsia="ja-JP"/>
        </w:rPr>
        <w:t>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10"/>
                    <a:srcRect l="6523"/>
                    <a:stretch/>
                  </pic:blipFill>
                  <pic:spPr>
                    <a:xfrm>
                      <a:off x="0" y="0"/>
                      <a:ext cx="3200400" cy="857087"/>
                    </a:xfrm>
                    <a:prstGeom prst="rect">
                      <a:avLst/>
                    </a:prstGeom>
                  </pic:spPr>
                </pic:pic>
              </a:graphicData>
            </a:graphic>
          </wp:inline>
        </w:drawing>
      </w:r>
    </w:p>
    <w:p w14:paraId="3772E775" w14:textId="1A7E09C4" w:rsidR="001668CD" w:rsidRPr="005042CD" w:rsidRDefault="001668CD" w:rsidP="00124EC2">
      <w:pPr>
        <w:jc w:val="both"/>
        <w:rPr>
          <w:sz w:val="16"/>
          <w:lang w:eastAsia="ja-JP"/>
        </w:rPr>
      </w:pPr>
      <w:bookmarkStart w:id="20" w:name="_Ref6396831"/>
      <w:bookmarkStart w:id="21" w:name="_Toc528165824"/>
      <w:bookmarkStart w:id="22"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3</w:t>
      </w:r>
      <w:r w:rsidRPr="005042CD">
        <w:rPr>
          <w:sz w:val="16"/>
          <w:lang w:eastAsia="ja-JP"/>
        </w:rPr>
        <w:fldChar w:fldCharType="end"/>
      </w:r>
      <w:bookmarkEnd w:id="20"/>
      <w:r w:rsidRPr="005042CD">
        <w:rPr>
          <w:sz w:val="16"/>
          <w:lang w:eastAsia="ja-JP"/>
        </w:rPr>
        <w:t>. The blockchain</w:t>
      </w:r>
      <w:bookmarkEnd w:id="21"/>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2"/>
    </w:p>
    <w:p w14:paraId="31CFDC16" w14:textId="069C006F" w:rsidR="008B53D4" w:rsidRPr="005042CD" w:rsidRDefault="008B53D4" w:rsidP="008B53D4">
      <w:pPr>
        <w:ind w:firstLine="202"/>
        <w:jc w:val="both"/>
        <w:rPr>
          <w:lang w:eastAsia="ja-JP"/>
        </w:rPr>
      </w:pPr>
    </w:p>
    <w:p w14:paraId="7871AD15" w14:textId="7206DBA9" w:rsidR="00857083" w:rsidRDefault="00857083" w:rsidP="001668CD">
      <w:pPr>
        <w:ind w:firstLine="202"/>
        <w:jc w:val="both"/>
        <w:rPr>
          <w:lang w:eastAsia="ja-JP"/>
        </w:rPr>
      </w:pPr>
      <w:r>
        <w:rPr>
          <w:lang w:eastAsia="ja-JP"/>
        </w:rPr>
        <w:t>Nakamoto</w:t>
      </w:r>
      <w:r w:rsidR="00FE3A40">
        <w:rPr>
          <w:lang w:eastAsia="ja-JP"/>
        </w:rPr>
        <w:t xml:space="preserve"> </w:t>
      </w:r>
      <w:r>
        <w:rPr>
          <w:lang w:eastAsia="ja-JP"/>
        </w:rPr>
        <w:t>explains</w:t>
      </w:r>
      <w:r w:rsidR="00FE3A40">
        <w:rPr>
          <w:lang w:eastAsia="ja-JP"/>
        </w:rPr>
        <w:t xml:space="preserve"> that</w:t>
      </w:r>
      <w:r>
        <w:rPr>
          <w:lang w:eastAsia="ja-JP"/>
        </w:rPr>
        <w:t xml:space="preserve"> the steps to run the network are the following:</w:t>
      </w:r>
    </w:p>
    <w:p w14:paraId="2E581714" w14:textId="77777777" w:rsidR="004D4606" w:rsidRDefault="004D4606" w:rsidP="001668CD">
      <w:pPr>
        <w:ind w:firstLine="202"/>
        <w:jc w:val="both"/>
        <w:rPr>
          <w:lang w:eastAsia="ja-JP"/>
        </w:rPr>
      </w:pPr>
    </w:p>
    <w:p w14:paraId="1A9C6C29" w14:textId="77777777" w:rsidR="00857083" w:rsidRDefault="00857083" w:rsidP="00857083">
      <w:pPr>
        <w:pStyle w:val="ListParagraph"/>
        <w:numPr>
          <w:ilvl w:val="0"/>
          <w:numId w:val="17"/>
        </w:numPr>
        <w:jc w:val="both"/>
        <w:rPr>
          <w:lang w:eastAsia="ja-JP"/>
        </w:rPr>
      </w:pPr>
      <w:r>
        <w:rPr>
          <w:lang w:eastAsia="ja-JP"/>
        </w:rPr>
        <w:lastRenderedPageBreak/>
        <w:t>New transactions are broadcast to all nodes.</w:t>
      </w:r>
    </w:p>
    <w:p w14:paraId="7DEE33C3" w14:textId="77777777" w:rsidR="00857083" w:rsidRDefault="00857083" w:rsidP="00857083">
      <w:pPr>
        <w:pStyle w:val="ListParagraph"/>
        <w:numPr>
          <w:ilvl w:val="0"/>
          <w:numId w:val="17"/>
        </w:numPr>
        <w:jc w:val="both"/>
        <w:rPr>
          <w:lang w:eastAsia="ja-JP"/>
        </w:rPr>
      </w:pPr>
      <w:r>
        <w:rPr>
          <w:lang w:eastAsia="ja-JP"/>
        </w:rPr>
        <w:t>Each node collects new transactions into a block.</w:t>
      </w:r>
    </w:p>
    <w:p w14:paraId="3644BBFF" w14:textId="77777777" w:rsidR="00857083" w:rsidRDefault="00857083" w:rsidP="00857083">
      <w:pPr>
        <w:pStyle w:val="ListParagraph"/>
        <w:numPr>
          <w:ilvl w:val="0"/>
          <w:numId w:val="17"/>
        </w:numPr>
        <w:jc w:val="both"/>
        <w:rPr>
          <w:lang w:eastAsia="ja-JP"/>
        </w:rPr>
      </w:pPr>
      <w:r>
        <w:rPr>
          <w:lang w:eastAsia="ja-JP"/>
        </w:rPr>
        <w:t>Each node works on finding a difficult proof-of-work for its block.</w:t>
      </w:r>
    </w:p>
    <w:p w14:paraId="05ECFEBB" w14:textId="77777777" w:rsidR="00857083" w:rsidRDefault="00857083" w:rsidP="00857083">
      <w:pPr>
        <w:pStyle w:val="ListParagraph"/>
        <w:numPr>
          <w:ilvl w:val="0"/>
          <w:numId w:val="17"/>
        </w:numPr>
        <w:jc w:val="both"/>
        <w:rPr>
          <w:lang w:eastAsia="ja-JP"/>
        </w:rPr>
      </w:pPr>
      <w:r>
        <w:rPr>
          <w:lang w:eastAsia="ja-JP"/>
        </w:rPr>
        <w:t>When a node finds a proof-of-work, it broadcasts the block to all nodes.</w:t>
      </w:r>
    </w:p>
    <w:p w14:paraId="6FF4FE48" w14:textId="5C3EFF47" w:rsidR="00857083" w:rsidRDefault="00857083" w:rsidP="00857083">
      <w:pPr>
        <w:pStyle w:val="ListParagraph"/>
        <w:numPr>
          <w:ilvl w:val="0"/>
          <w:numId w:val="17"/>
        </w:numPr>
        <w:jc w:val="both"/>
        <w:rPr>
          <w:lang w:eastAsia="ja-JP"/>
        </w:rPr>
      </w:pPr>
      <w:r>
        <w:rPr>
          <w:lang w:eastAsia="ja-JP"/>
        </w:rPr>
        <w:t>Nodes accept the block only if all transactions in it are valid and not already spent.</w:t>
      </w:r>
    </w:p>
    <w:p w14:paraId="5DE0507B" w14:textId="77777777" w:rsidR="004D4606" w:rsidRDefault="00857083" w:rsidP="00857083">
      <w:pPr>
        <w:pStyle w:val="ListParagraph"/>
        <w:numPr>
          <w:ilvl w:val="0"/>
          <w:numId w:val="17"/>
        </w:numPr>
        <w:jc w:val="both"/>
        <w:rPr>
          <w:lang w:eastAsia="ja-JP"/>
        </w:rPr>
      </w:pPr>
      <w:r>
        <w:rPr>
          <w:lang w:eastAsia="ja-JP"/>
        </w:rPr>
        <w:t>Nodes express their acceptance of the block by working on creating the next block in the chain, using the hash of the accepted block as the previous hash.</w:t>
      </w:r>
    </w:p>
    <w:p w14:paraId="6D6AB7EA" w14:textId="77777777" w:rsidR="004D4606" w:rsidRDefault="004D4606" w:rsidP="004D4606">
      <w:pPr>
        <w:jc w:val="both"/>
        <w:rPr>
          <w:lang w:eastAsia="ja-JP"/>
        </w:rPr>
      </w:pPr>
    </w:p>
    <w:p w14:paraId="707C0244" w14:textId="5CB3D3E3" w:rsidR="00857083" w:rsidRPr="005042CD" w:rsidRDefault="004D4606" w:rsidP="002D5845">
      <w:pPr>
        <w:jc w:val="both"/>
        <w:rPr>
          <w:lang w:eastAsia="ja-JP"/>
        </w:rPr>
      </w:pPr>
      <w:r>
        <w:rPr>
          <w:lang w:eastAsia="ja-JP"/>
        </w:rPr>
        <w:t>Nodes always consider the longest chain to be the correct one and will keep working on</w:t>
      </w:r>
      <w:r w:rsidR="00434E6E">
        <w:rPr>
          <w:lang w:eastAsia="ja-JP"/>
        </w:rPr>
        <w:t xml:space="preserve"> </w:t>
      </w:r>
      <w:r>
        <w:rPr>
          <w:lang w:eastAsia="ja-JP"/>
        </w:rPr>
        <w:t>extending it.</w:t>
      </w:r>
      <w:r w:rsidR="00857083">
        <w:rPr>
          <w:lang w:eastAsia="ja-JP"/>
        </w:rPr>
        <w:t xml:space="preserve"> </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6F58A4">
      <w:pPr>
        <w:pStyle w:val="Heading2"/>
        <w:rPr>
          <w:lang w:eastAsia="ja-JP"/>
        </w:rPr>
      </w:pPr>
      <w:r w:rsidRPr="005042CD">
        <w:rPr>
          <w:lang w:eastAsia="ja-JP"/>
        </w:rPr>
        <w:t>The tangle</w:t>
      </w:r>
    </w:p>
    <w:p w14:paraId="6AB357FF" w14:textId="31408914" w:rsidR="002D3AC1" w:rsidRDefault="00E84838" w:rsidP="00E9513D">
      <w:pPr>
        <w:ind w:firstLine="202"/>
        <w:jc w:val="both"/>
        <w:rPr>
          <w:lang w:eastAsia="ja-JP"/>
        </w:rPr>
      </w:pPr>
      <w:r w:rsidRPr="005042CD">
        <w:rPr>
          <w:lang w:eastAsia="ja-JP"/>
        </w:rPr>
        <w:t xml:space="preserve">IOTA is </w:t>
      </w:r>
      <w:r w:rsidR="00812AAC">
        <w:rPr>
          <w:lang w:eastAsia="ja-JP"/>
        </w:rPr>
        <w:t xml:space="preserve">a </w:t>
      </w:r>
      <w:r w:rsidRPr="005042CD">
        <w:rPr>
          <w:lang w:eastAsia="ja-JP"/>
        </w:rPr>
        <w:t xml:space="preserve">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The tangle</w:t>
      </w:r>
      <w:r w:rsidR="005E7A5A">
        <w:rPr>
          <w:lang w:eastAsia="ja-JP"/>
        </w:rPr>
        <w:t xml:space="preserve">, pictured </w:t>
      </w:r>
      <w:r w:rsidR="005E7A5A" w:rsidRPr="00EE46A1">
        <w:rPr>
          <w:lang w:eastAsia="ja-JP"/>
        </w:rPr>
        <w:t xml:space="preserve">in </w:t>
      </w:r>
      <w:r w:rsidR="004B78B3" w:rsidRPr="00EE46A1">
        <w:rPr>
          <w:lang w:eastAsia="ja-JP"/>
        </w:rPr>
        <w:fldChar w:fldCharType="begin"/>
      </w:r>
      <w:r w:rsidR="004B78B3" w:rsidRPr="00EE46A1">
        <w:rPr>
          <w:lang w:eastAsia="ja-JP"/>
        </w:rPr>
        <w:instrText xml:space="preserve"> REF _Ref6397070 \h  \* MERGEFORMAT </w:instrText>
      </w:r>
      <w:r w:rsidR="004B78B3" w:rsidRPr="00EE46A1">
        <w:rPr>
          <w:lang w:eastAsia="ja-JP"/>
        </w:rPr>
      </w:r>
      <w:r w:rsidR="004B78B3" w:rsidRPr="00EE46A1">
        <w:rPr>
          <w:lang w:eastAsia="ja-JP"/>
        </w:rPr>
        <w:fldChar w:fldCharType="separate"/>
      </w:r>
      <w:r w:rsidR="00CF106D" w:rsidRPr="00CF106D">
        <w:t xml:space="preserve">Figure </w:t>
      </w:r>
      <w:r w:rsidR="00CF106D" w:rsidRPr="00CF106D">
        <w:rPr>
          <w:noProof/>
        </w:rPr>
        <w:t>4</w:t>
      </w:r>
      <w:r w:rsidR="004B78B3" w:rsidRPr="00EE46A1">
        <w:rPr>
          <w:lang w:eastAsia="ja-JP"/>
        </w:rPr>
        <w:fldChar w:fldCharType="end"/>
      </w:r>
      <w:r w:rsidR="005E7A5A" w:rsidRPr="00EE46A1">
        <w:rPr>
          <w:lang w:eastAsia="ja-JP"/>
        </w:rPr>
        <w:t>,</w:t>
      </w:r>
      <w:r w:rsidRPr="00EE46A1">
        <w:rPr>
          <w:lang w:eastAsia="ja-JP"/>
        </w:rPr>
        <w:t xml:space="preserve"> is a directed acyclic graph</w:t>
      </w:r>
      <w:r w:rsidRPr="005042CD">
        <w:rPr>
          <w:lang w:eastAsia="ja-JP"/>
        </w:rPr>
        <w:t xml:space="preserve"> for storing transactions and, according to the group behind IOTA, </w:t>
      </w:r>
      <w:r w:rsidR="008A5893" w:rsidRPr="005042CD">
        <w:rPr>
          <w:lang w:eastAsia="ja-JP"/>
        </w:rPr>
        <w:t>“</w:t>
      </w:r>
      <w:r w:rsidRPr="005042CD">
        <w:rPr>
          <w:lang w:eastAsia="ja-JP"/>
        </w:rPr>
        <w:t>succeeds the blockchain as its next 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w:t>
      </w:r>
      <w:r w:rsidR="00C574A5">
        <w:rPr>
          <w:lang w:eastAsia="ja-JP"/>
        </w:rPr>
        <w:t xml:space="preserve"> </w:t>
      </w:r>
    </w:p>
    <w:p w14:paraId="534B9E36" w14:textId="0D2B651C" w:rsidR="00E84838" w:rsidRPr="005042CD" w:rsidRDefault="00E9513D" w:rsidP="00B304C2">
      <w:pPr>
        <w:ind w:firstLine="202"/>
        <w:jc w:val="both"/>
        <w:rPr>
          <w:lang w:eastAsia="ja-JP"/>
        </w:rPr>
      </w:pPr>
      <w:r w:rsidRPr="005042CD">
        <w:rPr>
          <w:lang w:eastAsia="ja-JP"/>
        </w:rPr>
        <w:t>To clarify the terminology</w:t>
      </w:r>
      <w:r w:rsidR="00835400">
        <w:rPr>
          <w:lang w:eastAsia="ja-JP"/>
        </w:rPr>
        <w:t>,</w:t>
      </w:r>
      <w:r>
        <w:rPr>
          <w:lang w:eastAsia="ja-JP"/>
        </w:rPr>
        <w:t xml:space="preserve"> </w:t>
      </w:r>
      <w:r w:rsidR="00835400">
        <w:rPr>
          <w:lang w:eastAsia="ja-JP"/>
        </w:rPr>
        <w:t>vertices</w:t>
      </w:r>
      <w:r w:rsidRPr="005042CD">
        <w:rPr>
          <w:lang w:eastAsia="ja-JP"/>
        </w:rPr>
        <w:t xml:space="preserve"> are the transactions represented on the tangle graph</w:t>
      </w:r>
      <w:r>
        <w:rPr>
          <w:lang w:eastAsia="ja-JP"/>
        </w:rPr>
        <w:t xml:space="preserve"> and nodes are entities that issue and validate transactions. </w:t>
      </w:r>
      <w:r w:rsidR="00E84838" w:rsidRPr="005042CD">
        <w:rPr>
          <w:lang w:eastAsia="ja-JP"/>
        </w:rPr>
        <w:t xml:space="preserve">The transactions issued by nodes are the </w:t>
      </w:r>
      <w:r w:rsidR="00835400">
        <w:rPr>
          <w:lang w:eastAsia="ja-JP"/>
        </w:rPr>
        <w:t>vertex</w:t>
      </w:r>
      <w:r w:rsidR="00E84838" w:rsidRPr="005042CD">
        <w:rPr>
          <w:lang w:eastAsia="ja-JP"/>
        </w:rPr>
        <w:t xml:space="preserve"> set of the tangle graph and the edge set is obtained in the following way: when a new transaction arrives, it must approve two previous transactions. These approvals are represented by directed edges from the new transactions to the other two transactions.</w:t>
      </w:r>
      <w:r w:rsidR="00B304C2">
        <w:rPr>
          <w:lang w:eastAsia="ja-JP"/>
        </w:rPr>
        <w:t xml:space="preserve"> If there is not a directed edge between transaction A and transaction B, but there is a directed path of length at least two from A to B, </w:t>
      </w:r>
      <w:r w:rsidR="00B71B3A">
        <w:rPr>
          <w:lang w:eastAsia="ja-JP"/>
        </w:rPr>
        <w:t>it is</w:t>
      </w:r>
      <w:r w:rsidR="00B304C2">
        <w:rPr>
          <w:lang w:eastAsia="ja-JP"/>
        </w:rPr>
        <w:t xml:space="preserve"> sa</w:t>
      </w:r>
      <w:r w:rsidR="00B71B3A">
        <w:rPr>
          <w:lang w:eastAsia="ja-JP"/>
        </w:rPr>
        <w:t>id</w:t>
      </w:r>
      <w:r w:rsidR="00B304C2">
        <w:rPr>
          <w:lang w:eastAsia="ja-JP"/>
        </w:rPr>
        <w:t xml:space="preserve"> that A indirectly approves B.</w:t>
      </w: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2FF470DE" w14:textId="77777777" w:rsidR="005E7A5A" w:rsidRDefault="00E84838" w:rsidP="005E7A5A">
      <w:pPr>
        <w:keepNext/>
        <w:ind w:firstLine="202"/>
        <w:jc w:val="both"/>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127274"/>
                    </a:xfrm>
                    <a:prstGeom prst="rect">
                      <a:avLst/>
                    </a:prstGeom>
                  </pic:spPr>
                </pic:pic>
              </a:graphicData>
            </a:graphic>
          </wp:inline>
        </w:drawing>
      </w:r>
      <w:bookmarkStart w:id="23" w:name="_Toc528165825"/>
      <w:bookmarkStart w:id="24" w:name="_Toc3889806"/>
    </w:p>
    <w:p w14:paraId="4A090CD2" w14:textId="34590553" w:rsidR="00216266" w:rsidRDefault="005E7A5A" w:rsidP="005E7A5A">
      <w:pPr>
        <w:pStyle w:val="Caption"/>
        <w:jc w:val="both"/>
        <w:rPr>
          <w:i w:val="0"/>
          <w:color w:val="auto"/>
          <w:sz w:val="16"/>
        </w:rPr>
      </w:pPr>
      <w:bookmarkStart w:id="25" w:name="_Ref6397070"/>
      <w:r w:rsidRPr="005E7A5A">
        <w:rPr>
          <w:i w:val="0"/>
          <w:color w:val="auto"/>
          <w:sz w:val="16"/>
        </w:rPr>
        <w:t xml:space="preserve">Figure </w:t>
      </w:r>
      <w:r w:rsidRPr="005E7A5A">
        <w:rPr>
          <w:i w:val="0"/>
          <w:color w:val="auto"/>
          <w:sz w:val="16"/>
        </w:rPr>
        <w:fldChar w:fldCharType="begin"/>
      </w:r>
      <w:r w:rsidRPr="005E7A5A">
        <w:rPr>
          <w:i w:val="0"/>
          <w:color w:val="auto"/>
          <w:sz w:val="16"/>
        </w:rPr>
        <w:instrText xml:space="preserve"> SEQ Figure \* ARABIC </w:instrText>
      </w:r>
      <w:r w:rsidRPr="005E7A5A">
        <w:rPr>
          <w:i w:val="0"/>
          <w:color w:val="auto"/>
          <w:sz w:val="16"/>
        </w:rPr>
        <w:fldChar w:fldCharType="separate"/>
      </w:r>
      <w:r w:rsidR="00CF106D">
        <w:rPr>
          <w:i w:val="0"/>
          <w:noProof/>
          <w:color w:val="auto"/>
          <w:sz w:val="16"/>
        </w:rPr>
        <w:t>4</w:t>
      </w:r>
      <w:r w:rsidRPr="005E7A5A">
        <w:rPr>
          <w:i w:val="0"/>
          <w:color w:val="auto"/>
          <w:sz w:val="16"/>
        </w:rPr>
        <w:fldChar w:fldCharType="end"/>
      </w:r>
      <w:bookmarkEnd w:id="25"/>
      <w:r w:rsidRPr="005E7A5A">
        <w:rPr>
          <w:i w:val="0"/>
          <w:color w:val="auto"/>
          <w:sz w:val="16"/>
        </w:rPr>
        <w:t>. The tangle. Image</w:t>
      </w:r>
      <w:bookmarkEnd w:id="23"/>
      <w:bookmarkEnd w:id="24"/>
      <w:r>
        <w:rPr>
          <w:i w:val="0"/>
          <w:color w:val="auto"/>
          <w:sz w:val="16"/>
        </w:rPr>
        <w:t xml:space="preserve"> taken from </w:t>
      </w:r>
      <w:r>
        <w:rPr>
          <w:i w:val="0"/>
          <w:color w:val="auto"/>
          <w:sz w:val="16"/>
        </w:rPr>
        <w:fldChar w:fldCharType="begin" w:fldLock="1"/>
      </w:r>
      <w:r w:rsidR="002750AF">
        <w:rPr>
          <w:i w:val="0"/>
          <w:color w:val="auto"/>
          <w:sz w:val="16"/>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Pr>
          <w:i w:val="0"/>
          <w:color w:val="auto"/>
          <w:sz w:val="16"/>
        </w:rPr>
        <w:fldChar w:fldCharType="separate"/>
      </w:r>
      <w:r w:rsidR="00F33E63" w:rsidRPr="00F33E63">
        <w:rPr>
          <w:i w:val="0"/>
          <w:noProof/>
          <w:color w:val="auto"/>
          <w:sz w:val="16"/>
        </w:rPr>
        <w:t>[16]</w:t>
      </w:r>
      <w:r>
        <w:rPr>
          <w:i w:val="0"/>
          <w:color w:val="auto"/>
          <w:sz w:val="16"/>
        </w:rPr>
        <w:fldChar w:fldCharType="end"/>
      </w:r>
      <w:r>
        <w:rPr>
          <w:i w:val="0"/>
          <w:color w:val="auto"/>
          <w:sz w:val="16"/>
        </w:rPr>
        <w:t>.</w:t>
      </w:r>
    </w:p>
    <w:p w14:paraId="77D5A16E" w14:textId="1EA120EF" w:rsidR="003E3E26" w:rsidRDefault="00764194" w:rsidP="003E3E26">
      <w:r>
        <w:tab/>
        <w:t xml:space="preserve">Popov explains that to issue a transaction, a node does the following: </w:t>
      </w:r>
    </w:p>
    <w:p w14:paraId="26792CB2" w14:textId="11B4612A" w:rsidR="006E39B2" w:rsidRDefault="006E39B2" w:rsidP="003E3E26"/>
    <w:p w14:paraId="030B3B86" w14:textId="567E787D" w:rsidR="006E39B2" w:rsidRDefault="006E39B2" w:rsidP="006E39B2">
      <w:pPr>
        <w:pStyle w:val="ListParagraph"/>
        <w:numPr>
          <w:ilvl w:val="0"/>
          <w:numId w:val="18"/>
        </w:numPr>
        <w:jc w:val="both"/>
      </w:pPr>
      <w:r>
        <w:t>The node chooses two other transactions to approve according to an algorithm. In general, these two transactions may coincide.</w:t>
      </w:r>
    </w:p>
    <w:p w14:paraId="60F73641" w14:textId="3E105D6C" w:rsidR="006E39B2" w:rsidRDefault="006E39B2" w:rsidP="006E39B2">
      <w:pPr>
        <w:pStyle w:val="ListParagraph"/>
        <w:numPr>
          <w:ilvl w:val="0"/>
          <w:numId w:val="18"/>
        </w:numPr>
        <w:jc w:val="both"/>
      </w:pPr>
      <w:r>
        <w:t>The node checks if the two transactions are conflicting and does not approve conflicting transactions.</w:t>
      </w:r>
    </w:p>
    <w:p w14:paraId="50003A16" w14:textId="5C268D77" w:rsidR="006E39B2" w:rsidRDefault="006E39B2" w:rsidP="00EB34A9">
      <w:pPr>
        <w:pStyle w:val="ListParagraph"/>
        <w:numPr>
          <w:ilvl w:val="0"/>
          <w:numId w:val="18"/>
        </w:numPr>
        <w:jc w:val="both"/>
      </w:pPr>
      <w:r>
        <w:t>For a node to issue a valid transaction, the node must solve a cryptographic puzzle similar to those in the Bitcoin blockchain. This is achieved by finding a nonce</w:t>
      </w:r>
      <w:r w:rsidR="008B2969">
        <w:t xml:space="preserve"> (</w:t>
      </w:r>
      <w:r w:rsidR="008B2969" w:rsidRPr="008B2969">
        <w:t>an arbitrary number used only once in a cryptographic communication</w:t>
      </w:r>
      <w:r w:rsidR="008B2969">
        <w:t>)</w:t>
      </w:r>
      <w:r>
        <w:t xml:space="preserve"> such that the hash of that nonce concatenated with some data from the</w:t>
      </w:r>
      <w:r w:rsidR="00EB34A9">
        <w:t xml:space="preserve"> </w:t>
      </w:r>
      <w:r>
        <w:t>approved transaction has a particular form.</w:t>
      </w:r>
    </w:p>
    <w:p w14:paraId="4E0DF183" w14:textId="1550C56A" w:rsidR="00AC49F6" w:rsidRDefault="00AC49F6" w:rsidP="00AC49F6">
      <w:pPr>
        <w:jc w:val="both"/>
      </w:pPr>
    </w:p>
    <w:p w14:paraId="56B22AF4" w14:textId="721B4AD1" w:rsidR="00AC49F6" w:rsidRDefault="00AC49F6" w:rsidP="002D3AC1">
      <w:pPr>
        <w:ind w:firstLine="202"/>
        <w:jc w:val="both"/>
      </w:pPr>
      <w:r>
        <w:t>The tangle may contain conflicting transactions</w:t>
      </w:r>
      <w:r w:rsidR="00AB6B7A">
        <w:t>. H</w:t>
      </w:r>
      <w:r>
        <w:t>owever, in this case, the nodes need to decide which transactions will become orphaned. Orphaned transactions are not approved</w:t>
      </w:r>
      <w:r w:rsidR="00D15EF4">
        <w:t xml:space="preserve"> </w:t>
      </w:r>
      <w:r>
        <w:t>by incoming transactions</w:t>
      </w:r>
      <w:r w:rsidR="00805ED3">
        <w:t xml:space="preserve"> and therefore </w:t>
      </w:r>
      <w:r w:rsidR="00D465C1">
        <w:t>do</w:t>
      </w:r>
      <w:r w:rsidR="00805ED3">
        <w:t xml:space="preserve"> not achieve a high level of confirmation confidence which is a measure of a transaction’s level of acceptance</w:t>
      </w:r>
      <w:r w:rsidR="00D465C1">
        <w:t xml:space="preserve"> by the rest of the tangle.</w:t>
      </w:r>
    </w:p>
    <w:p w14:paraId="44D70485" w14:textId="3214F722" w:rsidR="00EB34A9" w:rsidRPr="003E3E26" w:rsidRDefault="00DB0DE7" w:rsidP="00DB0DE7">
      <w:pPr>
        <w:ind w:firstLine="202"/>
        <w:jc w:val="both"/>
      </w:pPr>
      <w:r w:rsidRPr="00DB0DE7">
        <w:t>In the same way as a block in a blockchain cannot be modified without invalidating all the subsequent blocks in the chain, a transaction in the tangle cannot be modified without invalidating all the transactions that approve</w:t>
      </w:r>
      <w:r>
        <w:t xml:space="preserve"> </w:t>
      </w:r>
      <w:r w:rsidRPr="00DB0DE7">
        <w:t>that transaction.</w:t>
      </w:r>
    </w:p>
    <w:p w14:paraId="2A828638" w14:textId="77777777" w:rsidR="00E84838" w:rsidRPr="005042CD" w:rsidRDefault="00E84838" w:rsidP="006F58A4">
      <w:pPr>
        <w:pStyle w:val="Heading2"/>
        <w:rPr>
          <w:lang w:eastAsia="ja-JP"/>
        </w:rPr>
      </w:pPr>
      <w:r w:rsidRPr="005042CD">
        <w:rPr>
          <w:lang w:eastAsia="ja-JP"/>
        </w:rPr>
        <w:t>The block-lattice</w:t>
      </w:r>
    </w:p>
    <w:p w14:paraId="6C63EDFB" w14:textId="70522FE0" w:rsidR="00E84838" w:rsidRPr="005042CD" w:rsidRDefault="00E84838" w:rsidP="00E213CA">
      <w:pPr>
        <w:ind w:firstLine="202"/>
        <w:jc w:val="both"/>
        <w:rPr>
          <w:lang w:eastAsia="ja-JP"/>
        </w:rPr>
      </w:pPr>
      <w:r w:rsidRPr="005042CD">
        <w:rPr>
          <w:lang w:eastAsia="ja-JP"/>
        </w:rPr>
        <w:t>The block-lattice</w:t>
      </w:r>
      <w:r w:rsidR="00E213CA">
        <w:rPr>
          <w:lang w:eastAsia="ja-JP"/>
        </w:rPr>
        <w:t>, pict</w:t>
      </w:r>
      <w:r w:rsidR="00E213CA" w:rsidRPr="00EE46A1">
        <w:rPr>
          <w:lang w:eastAsia="ja-JP"/>
        </w:rPr>
        <w:t xml:space="preserve">ure in </w:t>
      </w:r>
      <w:r w:rsidR="00E213CA" w:rsidRPr="00EE46A1">
        <w:rPr>
          <w:lang w:eastAsia="ja-JP"/>
        </w:rPr>
        <w:fldChar w:fldCharType="begin"/>
      </w:r>
      <w:r w:rsidR="00E213CA" w:rsidRPr="00EE46A1">
        <w:rPr>
          <w:lang w:eastAsia="ja-JP"/>
        </w:rPr>
        <w:instrText xml:space="preserve"> REF _Ref3454161 \h </w:instrText>
      </w:r>
      <w:r w:rsidR="00EE46A1">
        <w:rPr>
          <w:lang w:eastAsia="ja-JP"/>
        </w:rPr>
        <w:instrText xml:space="preserve"> \* MERGEFORMAT </w:instrText>
      </w:r>
      <w:r w:rsidR="00E213CA" w:rsidRPr="00EE46A1">
        <w:rPr>
          <w:lang w:eastAsia="ja-JP"/>
        </w:rPr>
      </w:r>
      <w:r w:rsidR="00E213CA" w:rsidRPr="00EE46A1">
        <w:rPr>
          <w:lang w:eastAsia="ja-JP"/>
        </w:rPr>
        <w:fldChar w:fldCharType="separate"/>
      </w:r>
      <w:r w:rsidR="00CF106D" w:rsidRPr="00CF106D">
        <w:rPr>
          <w:lang w:eastAsia="ja-JP"/>
        </w:rPr>
        <w:t xml:space="preserve">Figure </w:t>
      </w:r>
      <w:r w:rsidR="00CF106D" w:rsidRPr="00CF106D">
        <w:rPr>
          <w:noProof/>
          <w:lang w:eastAsia="ja-JP"/>
        </w:rPr>
        <w:t>5</w:t>
      </w:r>
      <w:r w:rsidR="00E213CA" w:rsidRPr="00EE46A1">
        <w:rPr>
          <w:lang w:eastAsia="ja-JP"/>
        </w:rPr>
        <w:fldChar w:fldCharType="end"/>
      </w:r>
      <w:r w:rsidR="00E213CA" w:rsidRPr="00EE46A1">
        <w:rPr>
          <w:lang w:eastAsia="ja-JP"/>
        </w:rPr>
        <w:t xml:space="preserve">, </w:t>
      </w:r>
      <w:r w:rsidRPr="00EE46A1">
        <w:rPr>
          <w:lang w:eastAsia="ja-JP"/>
        </w:rPr>
        <w:t xml:space="preserve">is the data structure used </w:t>
      </w:r>
      <w:r w:rsidRPr="005042CD">
        <w:rPr>
          <w:lang w:eastAsia="ja-JP"/>
        </w:rPr>
        <w:t xml:space="preserve">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w:t>
      </w:r>
      <w:r w:rsidR="00E213CA">
        <w:rPr>
          <w:lang w:eastAsia="ja-JP"/>
        </w:rPr>
        <w:t xml:space="preserve"> Every node in the network stores a ledger composed of its account-chain and a copy of the account-chains of all the other nodes in the network.</w:t>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87103" cy="2441165"/>
                    </a:xfrm>
                    <a:prstGeom prst="rect">
                      <a:avLst/>
                    </a:prstGeom>
                  </pic:spPr>
                </pic:pic>
              </a:graphicData>
            </a:graphic>
          </wp:inline>
        </w:drawing>
      </w:r>
    </w:p>
    <w:p w14:paraId="189E88EA" w14:textId="30FB6437" w:rsidR="00E84838" w:rsidRPr="005042CD" w:rsidRDefault="00E84838" w:rsidP="00D35869">
      <w:pPr>
        <w:jc w:val="both"/>
        <w:rPr>
          <w:sz w:val="16"/>
          <w:lang w:eastAsia="ja-JP"/>
        </w:rPr>
      </w:pPr>
      <w:bookmarkStart w:id="26" w:name="_Ref3454161"/>
      <w:bookmarkStart w:id="27"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5</w:t>
      </w:r>
      <w:r w:rsidRPr="005042CD">
        <w:rPr>
          <w:sz w:val="16"/>
          <w:lang w:eastAsia="ja-JP"/>
        </w:rPr>
        <w:fldChar w:fldCharType="end"/>
      </w:r>
      <w:bookmarkEnd w:id="26"/>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7"/>
    </w:p>
    <w:p w14:paraId="2A76EE6C" w14:textId="5E4093C8" w:rsidR="00E84838" w:rsidRPr="005042CD" w:rsidRDefault="00E84838" w:rsidP="001668CD">
      <w:pPr>
        <w:ind w:firstLine="202"/>
        <w:jc w:val="both"/>
        <w:rPr>
          <w:lang w:eastAsia="ja-JP"/>
        </w:rPr>
      </w:pPr>
    </w:p>
    <w:p w14:paraId="055B6BCD" w14:textId="0EB63300" w:rsidR="00877A4B" w:rsidRDefault="00185D93" w:rsidP="00185D93">
      <w:pPr>
        <w:ind w:firstLine="202"/>
        <w:jc w:val="both"/>
        <w:rPr>
          <w:lang w:eastAsia="ja-JP"/>
        </w:rPr>
      </w:pPr>
      <w:r w:rsidRPr="005042CD">
        <w:rPr>
          <w:lang w:eastAsia="ja-JP"/>
        </w:rPr>
        <w:t xml:space="preserve">Each account-chain can only be updated by the account’s owner, which allows each account-chain to be updated asynchronously to the rest of the block-lattice. </w:t>
      </w:r>
      <w:r w:rsidR="00E213CA">
        <w:rPr>
          <w:lang w:eastAsia="ja-JP"/>
        </w:rPr>
        <w:t>Every transfer of funds requires</w:t>
      </w:r>
      <w:r w:rsidR="00D71074">
        <w:rPr>
          <w:lang w:eastAsia="ja-JP"/>
        </w:rPr>
        <w:t xml:space="preserve"> the creation of</w:t>
      </w:r>
      <w:r w:rsidR="00E213CA">
        <w:rPr>
          <w:lang w:eastAsia="ja-JP"/>
        </w:rPr>
        <w:t xml:space="preserve"> a send transaction (S) on the sender’s account-chain and</w:t>
      </w:r>
      <w:r w:rsidR="00D71074">
        <w:rPr>
          <w:lang w:eastAsia="ja-JP"/>
        </w:rPr>
        <w:t xml:space="preserve"> the creation of</w:t>
      </w:r>
      <w:r w:rsidR="00E213CA">
        <w:rPr>
          <w:lang w:eastAsia="ja-JP"/>
        </w:rPr>
        <w:t xml:space="preserve"> a receive transaction (R) on a receiver’s account-chain.</w:t>
      </w:r>
      <w:r w:rsidR="00877A4B" w:rsidRPr="00877A4B">
        <w:rPr>
          <w:lang w:eastAsia="ja-JP"/>
        </w:rPr>
        <w:t xml:space="preserve"> The transfer is completed only when both transactions are acknowledged and accepted by the network</w:t>
      </w:r>
      <w:r w:rsidR="00650C00">
        <w:rPr>
          <w:lang w:eastAsia="ja-JP"/>
        </w:rPr>
        <w:t xml:space="preserve"> after being broadcast by the respective account-chain owners.</w:t>
      </w:r>
    </w:p>
    <w:p w14:paraId="56E8D332" w14:textId="77777777" w:rsidR="00E84838" w:rsidRPr="005042CD" w:rsidRDefault="00E84838" w:rsidP="00E84838">
      <w:pPr>
        <w:pStyle w:val="Heading1"/>
        <w:rPr>
          <w:lang w:eastAsia="ja-JP"/>
        </w:rPr>
      </w:pPr>
      <w:bookmarkStart w:id="28" w:name="_Toc3892312"/>
      <w:r w:rsidRPr="005042CD">
        <w:rPr>
          <w:lang w:eastAsia="ja-JP"/>
        </w:rPr>
        <w:t>Ledger Data Structure Implementations</w:t>
      </w:r>
      <w:bookmarkEnd w:id="28"/>
    </w:p>
    <w:p w14:paraId="771A2D17" w14:textId="69CAC281" w:rsidR="006C65BB" w:rsidRDefault="00E84838" w:rsidP="00E84838">
      <w:pPr>
        <w:ind w:firstLine="202"/>
        <w:jc w:val="both"/>
        <w:rPr>
          <w:lang w:eastAsia="ja-JP"/>
        </w:rPr>
      </w:pPr>
      <w:r w:rsidRPr="005042CD">
        <w:rPr>
          <w:lang w:eastAsia="ja-JP"/>
        </w:rPr>
        <w:t xml:space="preserve">This section shows the implementation of </w:t>
      </w:r>
      <w:r w:rsidR="006C65BB">
        <w:rPr>
          <w:lang w:eastAsia="ja-JP"/>
        </w:rPr>
        <w:t xml:space="preserve">the </w:t>
      </w:r>
      <w:r w:rsidRPr="005042CD">
        <w:rPr>
          <w:lang w:eastAsia="ja-JP"/>
        </w:rPr>
        <w:t>three</w:t>
      </w:r>
      <w:r w:rsidR="006C65BB">
        <w:rPr>
          <w:lang w:eastAsia="ja-JP"/>
        </w:rPr>
        <w:t xml:space="preserve"> </w:t>
      </w:r>
      <w:r w:rsidRPr="005042CD">
        <w:rPr>
          <w:lang w:eastAsia="ja-JP"/>
        </w:rPr>
        <w:t>data structures underlying distributed ledgers</w:t>
      </w:r>
      <w:r w:rsidR="006C65BB">
        <w:rPr>
          <w:lang w:eastAsia="ja-JP"/>
        </w:rPr>
        <w:t xml:space="preserve"> introduced in the previous section</w:t>
      </w:r>
      <w:r w:rsidRPr="005042CD">
        <w:rPr>
          <w:lang w:eastAsia="ja-JP"/>
        </w:rPr>
        <w:t xml:space="preserve">, namely the blockchain, the tangle, and the </w:t>
      </w:r>
      <w:r w:rsidRPr="005042CD">
        <w:rPr>
          <w:lang w:eastAsia="ja-JP"/>
        </w:rPr>
        <w:lastRenderedPageBreak/>
        <w:t>block-lattice.</w:t>
      </w:r>
      <w:r w:rsidR="00C8166B" w:rsidRPr="005042CD">
        <w:rPr>
          <w:lang w:eastAsia="ja-JP"/>
        </w:rPr>
        <w:t xml:space="preserve"> </w:t>
      </w:r>
      <w:r w:rsidR="006C65BB" w:rsidRPr="006C65BB">
        <w:rPr>
          <w:lang w:eastAsia="ja-JP"/>
        </w:rPr>
        <w:t>To implement the data structures, we use the Go programming language</w:t>
      </w:r>
      <w:r w:rsidR="001C6B93" w:rsidRPr="00591526">
        <w:rPr>
          <w:rStyle w:val="FootnoteReference"/>
        </w:rPr>
        <w:footnoteReference w:id="2"/>
      </w:r>
      <w:r w:rsidR="006C65BB" w:rsidRPr="006C65BB">
        <w:rPr>
          <w:lang w:eastAsia="ja-JP"/>
        </w:rPr>
        <w:t xml:space="preserve"> in order to take advantage of its distributed programming characteristics</w:t>
      </w:r>
      <w:r w:rsidR="00C36F6D">
        <w:rPr>
          <w:lang w:eastAsia="ja-JP"/>
        </w:rPr>
        <w:t>.</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9" w:name="_Toc3892313"/>
      <w:r w:rsidRPr="005042CD">
        <w:rPr>
          <w:lang w:eastAsia="ja-JP"/>
        </w:rPr>
        <w:t>Go in a Nutshell</w:t>
      </w:r>
      <w:bookmarkEnd w:id="29"/>
    </w:p>
    <w:p w14:paraId="51FBE032" w14:textId="0303F6DB"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750AF">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F33E63" w:rsidRPr="00F33E63">
        <w:rPr>
          <w:noProof/>
          <w:lang w:eastAsia="ja-JP"/>
        </w:rPr>
        <w:t>[17]</w:t>
      </w:r>
      <w:r w:rsidRPr="005042CD">
        <w:rPr>
          <w:lang w:eastAsia="ja-JP"/>
        </w:rPr>
        <w:fldChar w:fldCharType="end"/>
      </w:r>
      <w:r w:rsidRPr="005042CD">
        <w:rPr>
          <w:lang w:eastAsia="ja-JP"/>
        </w:rPr>
        <w:t xml:space="preserve">. </w:t>
      </w:r>
      <w:r w:rsidR="00EE7194" w:rsidRPr="00EE7194">
        <w:rPr>
          <w:lang w:eastAsia="ja-JP"/>
        </w:rPr>
        <w:t>Go, also referred to as Golang, is a statically typed, compiled programming language designed at Google. Some of its features include memory safety, garbage collection, structural typing, and CSP-style concurrency.</w:t>
      </w:r>
      <w:r w:rsidR="00EE7194">
        <w:rPr>
          <w:lang w:eastAsia="ja-JP"/>
        </w:rPr>
        <w:t xml:space="preserve"> </w:t>
      </w:r>
      <w:r w:rsidRPr="005042CD">
        <w:rPr>
          <w:lang w:eastAsia="ja-JP"/>
        </w:rPr>
        <w:t xml:space="preserve">This language is selected because its concurrency mechanisms make it easy to write programs that get the most out of multicore and networked machines. </w:t>
      </w:r>
      <w:r w:rsidR="00A51FFB">
        <w:rPr>
          <w:lang w:eastAsia="ja-JP"/>
        </w:rPr>
        <w:t>It</w:t>
      </w:r>
      <w:r w:rsidRPr="005042CD">
        <w:rPr>
          <w:lang w:eastAsia="ja-JP"/>
        </w:rPr>
        <w:t xml:space="preserve"> has two main two main built-in facilities for writing concurrent </w:t>
      </w:r>
      <w:r w:rsidR="00931A24">
        <w:rPr>
          <w:lang w:eastAsia="ja-JP"/>
        </w:rPr>
        <w:t xml:space="preserve">and distributed </w:t>
      </w:r>
      <w:r w:rsidRPr="005042CD">
        <w:rPr>
          <w:lang w:eastAsia="ja-JP"/>
        </w:rPr>
        <w:t>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30" w:name="_Toc3892314"/>
      <w:r w:rsidRPr="005042CD">
        <w:rPr>
          <w:lang w:eastAsia="ja-JP"/>
        </w:rPr>
        <w:t>Goroutines</w:t>
      </w:r>
      <w:bookmarkEnd w:id="30"/>
    </w:p>
    <w:p w14:paraId="692B1577" w14:textId="2C8B4907"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750AF">
        <w:rPr>
          <w:lang w:eastAsia="ja-JP"/>
        </w:rPr>
        <w:instrText>ADDIN CSL_CITATION {"citationItems":[{"id":"ITEM-1","itemData":{"URL":"https://tour.golang.org/concurrency/1","id":"ITEM-1","issued":{"date-parts":[["0"]]},"title":"A Tour of Go - Goroutines","type":"webpage"},"uris":["http://www.mendeley.com/documents/?uuid=8f8af507-bdfe-4fc2-a171-97f6f1398865"]}],"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F33E63" w:rsidRPr="00F33E63">
        <w:rPr>
          <w:noProof/>
          <w:lang w:eastAsia="ja-JP"/>
        </w:rPr>
        <w:t>[18]</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2291D8AB" w14:textId="77777777" w:rsidR="00CB5938" w:rsidRPr="001F4B7A" w:rsidRDefault="00CB5938" w:rsidP="001F394A">
      <w:pPr>
        <w:ind w:firstLine="202"/>
        <w:jc w:val="both"/>
        <w:rPr>
          <w:lang w:eastAsia="ja-JP"/>
        </w:rPr>
      </w:pPr>
      <w:r w:rsidRPr="001F4B7A">
        <w:rPr>
          <w:lang w:eastAsia="ja-JP"/>
        </w:rPr>
        <w:t xml:space="preserve">The language abstraction </w:t>
      </w:r>
      <w:r w:rsidRPr="001F4B7A">
        <w:rPr>
          <w:rFonts w:ascii="Courier New" w:hAnsi="Courier New" w:cs="Courier New"/>
          <w:lang w:eastAsia="ja-JP"/>
        </w:rPr>
        <w:t>go f(</w:t>
      </w:r>
      <w:proofErr w:type="spellStart"/>
      <w:proofErr w:type="gramStart"/>
      <w:r w:rsidRPr="001F4B7A">
        <w:rPr>
          <w:rFonts w:ascii="Courier New" w:hAnsi="Courier New" w:cs="Courier New"/>
          <w:lang w:eastAsia="ja-JP"/>
        </w:rPr>
        <w:t>x,y</w:t>
      </w:r>
      <w:proofErr w:type="gramEnd"/>
      <w:r w:rsidRPr="001F4B7A">
        <w:rPr>
          <w:rFonts w:ascii="Courier New" w:hAnsi="Courier New" w:cs="Courier New"/>
          <w:lang w:eastAsia="ja-JP"/>
        </w:rPr>
        <w:t>,z</w:t>
      </w:r>
      <w:proofErr w:type="spellEnd"/>
      <w:r w:rsidRPr="001F4B7A">
        <w:rPr>
          <w:rFonts w:ascii="Courier New" w:hAnsi="Courier New" w:cs="Courier New"/>
          <w:lang w:eastAsia="ja-JP"/>
        </w:rPr>
        <w:t>)</w:t>
      </w:r>
      <w:r w:rsidRPr="001F4B7A">
        <w:rPr>
          <w:lang w:eastAsia="ja-JP"/>
        </w:rPr>
        <w:t xml:space="preserve"> starts a new goroutine running the </w:t>
      </w:r>
      <w:r w:rsidRPr="001F4B7A">
        <w:rPr>
          <w:rFonts w:ascii="Courier New" w:hAnsi="Courier New" w:cs="Courier New"/>
          <w:lang w:eastAsia="ja-JP"/>
        </w:rPr>
        <w:t>f(</w:t>
      </w:r>
      <w:proofErr w:type="spellStart"/>
      <w:r w:rsidRPr="001F4B7A">
        <w:rPr>
          <w:rFonts w:ascii="Courier New" w:hAnsi="Courier New" w:cs="Courier New"/>
          <w:lang w:eastAsia="ja-JP"/>
        </w:rPr>
        <w:t>x,y,z</w:t>
      </w:r>
      <w:proofErr w:type="spellEnd"/>
      <w:r w:rsidRPr="001F4B7A">
        <w:rPr>
          <w:rFonts w:ascii="Courier New" w:hAnsi="Courier New" w:cs="Courier New"/>
          <w:lang w:eastAsia="ja-JP"/>
        </w:rPr>
        <w:t>)</w:t>
      </w:r>
      <w:r w:rsidRPr="001F4B7A">
        <w:rPr>
          <w:lang w:eastAsia="ja-JP"/>
        </w:rPr>
        <w:t xml:space="preserve"> function. The evaluation of </w:t>
      </w:r>
      <w:r w:rsidRPr="001F4B7A">
        <w:rPr>
          <w:rFonts w:ascii="Courier New" w:hAnsi="Courier New" w:cs="Courier New"/>
          <w:lang w:eastAsia="ja-JP"/>
        </w:rPr>
        <w:t>f</w:t>
      </w:r>
      <w:r w:rsidRPr="001F4B7A">
        <w:rPr>
          <w:lang w:eastAsia="ja-JP"/>
        </w:rPr>
        <w:t xml:space="preserve">, </w:t>
      </w:r>
      <w:r w:rsidRPr="001F4B7A">
        <w:rPr>
          <w:rFonts w:ascii="Courier New" w:hAnsi="Courier New" w:cs="Courier New"/>
          <w:lang w:eastAsia="ja-JP"/>
        </w:rPr>
        <w:t>x</w:t>
      </w:r>
      <w:r w:rsidRPr="001F4B7A">
        <w:rPr>
          <w:lang w:eastAsia="ja-JP"/>
        </w:rPr>
        <w:t xml:space="preserve">, </w:t>
      </w:r>
      <w:r w:rsidRPr="001F4B7A">
        <w:rPr>
          <w:rFonts w:ascii="Courier New" w:hAnsi="Courier New" w:cs="Courier New"/>
          <w:lang w:eastAsia="ja-JP"/>
        </w:rPr>
        <w:t>y</w:t>
      </w:r>
      <w:r w:rsidRPr="001F4B7A">
        <w:rPr>
          <w:lang w:eastAsia="ja-JP"/>
        </w:rPr>
        <w:t xml:space="preserve">, and </w:t>
      </w:r>
      <w:r w:rsidRPr="001F4B7A">
        <w:rPr>
          <w:rFonts w:ascii="Courier New" w:hAnsi="Courier New" w:cs="Courier New"/>
          <w:lang w:eastAsia="ja-JP"/>
        </w:rPr>
        <w:t xml:space="preserve">z </w:t>
      </w:r>
      <w:r w:rsidRPr="001F4B7A">
        <w:rPr>
          <w:lang w:eastAsia="ja-JP"/>
        </w:rPr>
        <w:t xml:space="preserve">happens in the currently executing goroutine (the one calling the go abstraction), and the execution of </w:t>
      </w:r>
      <w:r w:rsidRPr="001F4B7A">
        <w:rPr>
          <w:rFonts w:ascii="Courier New" w:hAnsi="Courier New" w:cs="Courier New"/>
          <w:lang w:eastAsia="ja-JP"/>
        </w:rPr>
        <w:t>f</w:t>
      </w:r>
      <w:r w:rsidRPr="001F4B7A">
        <w:rPr>
          <w:lang w:eastAsia="ja-JP"/>
        </w:rPr>
        <w:t xml:space="preserve"> happens in the new goroutine.</w:t>
      </w:r>
    </w:p>
    <w:p w14:paraId="0C439905" w14:textId="7937E648" w:rsidR="00CB5938" w:rsidRPr="00865D81" w:rsidRDefault="00CB5938" w:rsidP="00CB5938">
      <w:pPr>
        <w:ind w:firstLine="202"/>
        <w:jc w:val="both"/>
        <w:rPr>
          <w:lang w:eastAsia="ja-JP"/>
        </w:rPr>
      </w:pPr>
      <w:r w:rsidRPr="00865D81">
        <w:rPr>
          <w:lang w:eastAsia="ja-JP"/>
        </w:rPr>
        <w:t>The code snippet</w:t>
      </w:r>
      <w:r w:rsidR="00865D81" w:rsidRPr="00865D81">
        <w:rPr>
          <w:lang w:eastAsia="ja-JP"/>
        </w:rPr>
        <w:t xml:space="preserve"> shown in </w:t>
      </w:r>
      <w:r w:rsidR="00865D81" w:rsidRPr="00865D81">
        <w:rPr>
          <w:lang w:eastAsia="ja-JP"/>
        </w:rPr>
        <w:fldChar w:fldCharType="begin"/>
      </w:r>
      <w:r w:rsidR="00865D81" w:rsidRPr="00865D81">
        <w:rPr>
          <w:lang w:eastAsia="ja-JP"/>
        </w:rPr>
        <w:instrText xml:space="preserve"> REF _Ref6398229 \h </w:instrText>
      </w:r>
      <w:r w:rsidR="00865D81">
        <w:rPr>
          <w:lang w:eastAsia="ja-JP"/>
        </w:rPr>
        <w:instrText xml:space="preserve"> \* MERGEFORMAT </w:instrText>
      </w:r>
      <w:r w:rsidR="00865D81" w:rsidRPr="00865D81">
        <w:rPr>
          <w:lang w:eastAsia="ja-JP"/>
        </w:rPr>
      </w:r>
      <w:r w:rsidR="00865D81" w:rsidRPr="00865D81">
        <w:rPr>
          <w:lang w:eastAsia="ja-JP"/>
        </w:rPr>
        <w:fldChar w:fldCharType="separate"/>
      </w:r>
      <w:r w:rsidR="00CF106D" w:rsidRPr="00CF106D">
        <w:rPr>
          <w:lang w:eastAsia="ja-JP"/>
        </w:rPr>
        <w:t xml:space="preserve">Figure </w:t>
      </w:r>
      <w:r w:rsidR="00CF106D" w:rsidRPr="00CF106D">
        <w:rPr>
          <w:noProof/>
          <w:lang w:eastAsia="ja-JP"/>
        </w:rPr>
        <w:t>6</w:t>
      </w:r>
      <w:r w:rsidR="00865D81" w:rsidRPr="00865D81">
        <w:rPr>
          <w:lang w:eastAsia="ja-JP"/>
        </w:rPr>
        <w:fldChar w:fldCharType="end"/>
      </w:r>
      <w:r w:rsidR="00931A24" w:rsidRPr="00865D81">
        <w:rPr>
          <w:lang w:eastAsia="ja-JP"/>
        </w:rPr>
        <w:t xml:space="preserve"> pr</w:t>
      </w:r>
      <w:r w:rsidR="00931A24" w:rsidRPr="00931A24">
        <w:rPr>
          <w:lang w:eastAsia="ja-JP"/>
        </w:rPr>
        <w:t xml:space="preserve">esents a go package with two functions </w:t>
      </w:r>
      <w:r w:rsidR="00931A24" w:rsidRPr="00931A24">
        <w:rPr>
          <w:rFonts w:ascii="Courier New" w:hAnsi="Courier New" w:cs="Courier New"/>
          <w:lang w:eastAsia="ja-JP"/>
        </w:rPr>
        <w:t>main</w:t>
      </w:r>
      <w:r w:rsidR="00931A24" w:rsidRPr="00931A24">
        <w:rPr>
          <w:lang w:eastAsia="ja-JP"/>
        </w:rPr>
        <w:t xml:space="preserve"> and </w:t>
      </w:r>
      <w:r w:rsidR="00931A24" w:rsidRPr="00931A24">
        <w:rPr>
          <w:rFonts w:ascii="Courier New" w:hAnsi="Courier New" w:cs="Courier New"/>
          <w:lang w:eastAsia="ja-JP"/>
        </w:rPr>
        <w:t>say</w:t>
      </w:r>
      <w:r w:rsidR="00931A24" w:rsidRPr="00931A24">
        <w:rPr>
          <w:lang w:eastAsia="ja-JP"/>
        </w:rPr>
        <w:t xml:space="preserve">. Note in this snippet that the first call to the </w:t>
      </w:r>
      <w:r w:rsidR="00931A24" w:rsidRPr="004B2D07">
        <w:rPr>
          <w:rFonts w:ascii="Courier New" w:hAnsi="Courier New" w:cs="Courier New"/>
          <w:lang w:eastAsia="ja-JP"/>
        </w:rPr>
        <w:t>say</w:t>
      </w:r>
      <w:r w:rsidR="00931A24" w:rsidRPr="00931A24">
        <w:rPr>
          <w:lang w:eastAsia="ja-JP"/>
        </w:rPr>
        <w:t xml:space="preserve"> function takes places in an independent go routine, while the second call happens in the currently executing go routine. The output when executing the main function is pres</w:t>
      </w:r>
      <w:r w:rsidR="00931A24" w:rsidRPr="00865D81">
        <w:rPr>
          <w:lang w:eastAsia="ja-JP"/>
        </w:rPr>
        <w:t>ented in</w:t>
      </w:r>
      <w:r w:rsidR="004C5559" w:rsidRPr="00865D81">
        <w:rPr>
          <w:lang w:eastAsia="ja-JP"/>
        </w:rPr>
        <w:t xml:space="preserve"> </w:t>
      </w:r>
      <w:r w:rsidR="004C5559" w:rsidRPr="00865D81">
        <w:rPr>
          <w:lang w:eastAsia="ja-JP"/>
        </w:rPr>
        <w:fldChar w:fldCharType="begin"/>
      </w:r>
      <w:r w:rsidR="004C5559" w:rsidRPr="00865D81">
        <w:rPr>
          <w:lang w:eastAsia="ja-JP"/>
        </w:rPr>
        <w:instrText xml:space="preserve"> REF _Ref6398046 \h </w:instrText>
      </w:r>
      <w:r w:rsidR="00865D81">
        <w:rPr>
          <w:lang w:eastAsia="ja-JP"/>
        </w:rPr>
        <w:instrText xml:space="preserve"> \* MERGEFORMAT </w:instrText>
      </w:r>
      <w:r w:rsidR="004C5559" w:rsidRPr="00865D81">
        <w:rPr>
          <w:lang w:eastAsia="ja-JP"/>
        </w:rPr>
      </w:r>
      <w:r w:rsidR="004C5559" w:rsidRPr="00865D81">
        <w:rPr>
          <w:lang w:eastAsia="ja-JP"/>
        </w:rPr>
        <w:fldChar w:fldCharType="separate"/>
      </w:r>
      <w:r w:rsidR="00CF106D" w:rsidRPr="00CF106D">
        <w:rPr>
          <w:lang w:eastAsia="ja-JP"/>
        </w:rPr>
        <w:t xml:space="preserve">Figure </w:t>
      </w:r>
      <w:r w:rsidR="00CF106D" w:rsidRPr="00CF106D">
        <w:rPr>
          <w:noProof/>
          <w:lang w:eastAsia="ja-JP"/>
        </w:rPr>
        <w:t>7</w:t>
      </w:r>
      <w:r w:rsidR="004C5559" w:rsidRPr="00865D81">
        <w:rPr>
          <w:lang w:eastAsia="ja-JP"/>
        </w:rPr>
        <w:fldChar w:fldCharType="end"/>
      </w:r>
      <w:r w:rsidR="00931A24" w:rsidRPr="00865D81">
        <w:rPr>
          <w:lang w:eastAsia="ja-JP"/>
        </w:rPr>
        <w: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5B049F" w:rsidRPr="005653FB" w:rsidRDefault="005B049F" w:rsidP="00CB5938">
                      <w:pPr>
                        <w:contextualSpacing/>
                        <w:rPr>
                          <w:rFonts w:ascii="Courier New" w:hAnsi="Courier New" w:cs="Courier New"/>
                          <w:sz w:val="16"/>
                        </w:rPr>
                      </w:pPr>
                    </w:p>
                    <w:p w14:paraId="2D40B0F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5B049F" w:rsidRPr="005653FB" w:rsidRDefault="005B049F" w:rsidP="00CB5938">
                      <w:pPr>
                        <w:contextualSpacing/>
                        <w:rPr>
                          <w:rFonts w:ascii="Courier New" w:hAnsi="Courier New" w:cs="Courier New"/>
                          <w:sz w:val="16"/>
                        </w:rPr>
                      </w:pPr>
                    </w:p>
                    <w:p w14:paraId="2E6840C1"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5B049F" w:rsidRPr="005653FB" w:rsidRDefault="005B049F" w:rsidP="00CB5938">
                      <w:pPr>
                        <w:contextualSpacing/>
                        <w:rPr>
                          <w:rFonts w:ascii="Courier New" w:hAnsi="Courier New" w:cs="Courier New"/>
                          <w:sz w:val="16"/>
                        </w:rPr>
                      </w:pPr>
                    </w:p>
                    <w:p w14:paraId="284363F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583392A5" w14:textId="4E2D0805" w:rsidR="00CB5938" w:rsidRDefault="00CB5938" w:rsidP="0051435B">
      <w:pPr>
        <w:jc w:val="both"/>
        <w:rPr>
          <w:sz w:val="16"/>
          <w:lang w:eastAsia="ja-JP"/>
        </w:rPr>
      </w:pPr>
      <w:bookmarkStart w:id="31" w:name="_Ref6398229"/>
      <w:bookmarkStart w:id="32"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6</w:t>
      </w:r>
      <w:r w:rsidRPr="005042CD">
        <w:rPr>
          <w:sz w:val="16"/>
          <w:lang w:eastAsia="ja-JP"/>
        </w:rPr>
        <w:fldChar w:fldCharType="end"/>
      </w:r>
      <w:bookmarkEnd w:id="31"/>
      <w:r w:rsidRPr="005042CD">
        <w:rPr>
          <w:sz w:val="16"/>
          <w:lang w:eastAsia="ja-JP"/>
        </w:rPr>
        <w:t>. Code snippet for Goroutines</w:t>
      </w:r>
      <w:bookmarkEnd w:id="32"/>
    </w:p>
    <w:p w14:paraId="1B933DD3" w14:textId="77777777" w:rsidR="00751452" w:rsidRPr="0051435B" w:rsidRDefault="00751452" w:rsidP="0051435B">
      <w:pPr>
        <w:jc w:val="both"/>
        <w:rPr>
          <w:sz w:val="16"/>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5B049F" w:rsidRPr="005653FB" w:rsidRDefault="005B049F" w:rsidP="00CB5938">
                      <w:pPr>
                        <w:contextualSpacing/>
                        <w:rPr>
                          <w:rFonts w:ascii="Courier New" w:hAnsi="Courier New" w:cs="Courier New"/>
                          <w:sz w:val="16"/>
                        </w:rPr>
                      </w:pPr>
                    </w:p>
                    <w:p w14:paraId="6484D866" w14:textId="77777777" w:rsidR="005B049F" w:rsidRPr="005653FB" w:rsidRDefault="005B049F"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288DFFE9" w:rsidR="00CB5938" w:rsidRPr="005042CD" w:rsidRDefault="00CB5938" w:rsidP="00D25444">
      <w:pPr>
        <w:jc w:val="both"/>
        <w:rPr>
          <w:sz w:val="16"/>
          <w:lang w:eastAsia="ja-JP"/>
        </w:rPr>
      </w:pPr>
      <w:bookmarkStart w:id="33" w:name="_Ref6398046"/>
      <w:bookmarkStart w:id="34"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7</w:t>
      </w:r>
      <w:r w:rsidRPr="005042CD">
        <w:rPr>
          <w:sz w:val="16"/>
          <w:lang w:eastAsia="ja-JP"/>
        </w:rPr>
        <w:fldChar w:fldCharType="end"/>
      </w:r>
      <w:bookmarkEnd w:id="33"/>
      <w:r w:rsidRPr="005042CD">
        <w:rPr>
          <w:sz w:val="16"/>
          <w:lang w:eastAsia="ja-JP"/>
        </w:rPr>
        <w:t>. Output for Goroutines code snippet</w:t>
      </w:r>
      <w:bookmarkEnd w:id="34"/>
      <w:r w:rsidR="00882B49">
        <w:rPr>
          <w:sz w:val="16"/>
          <w:lang w:eastAsia="ja-JP"/>
        </w:rPr>
        <w:t xml:space="preserve"> in </w:t>
      </w:r>
      <w:r w:rsidR="00882B49">
        <w:rPr>
          <w:sz w:val="16"/>
          <w:lang w:eastAsia="ja-JP"/>
        </w:rPr>
        <w:fldChar w:fldCharType="begin"/>
      </w:r>
      <w:r w:rsidR="00882B49">
        <w:rPr>
          <w:sz w:val="16"/>
          <w:lang w:eastAsia="ja-JP"/>
        </w:rPr>
        <w:instrText xml:space="preserve"> REF _Ref6398229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6</w:t>
      </w:r>
      <w:r w:rsidR="00882B49">
        <w:rPr>
          <w:sz w:val="16"/>
          <w:lang w:eastAsia="ja-JP"/>
        </w:rPr>
        <w:fldChar w:fldCharType="end"/>
      </w:r>
      <w:r w:rsidR="00882B49">
        <w:rPr>
          <w:sz w:val="16"/>
          <w:lang w:eastAsia="ja-JP"/>
        </w:rPr>
        <w:t>.</w:t>
      </w:r>
    </w:p>
    <w:p w14:paraId="1575CDD1" w14:textId="6700E151" w:rsidR="00CB5938" w:rsidRPr="005042CD" w:rsidRDefault="00CB5938" w:rsidP="00E84838">
      <w:pPr>
        <w:ind w:left="202"/>
        <w:jc w:val="both"/>
        <w:rPr>
          <w:lang w:eastAsia="ja-JP"/>
        </w:rPr>
      </w:pPr>
    </w:p>
    <w:p w14:paraId="6C7C5047" w14:textId="6F621CC6" w:rsidR="006F7B15" w:rsidRPr="005042CD" w:rsidRDefault="00CB5938" w:rsidP="00CB5938">
      <w:pPr>
        <w:ind w:firstLine="202"/>
        <w:jc w:val="both"/>
        <w:rPr>
          <w:lang w:eastAsia="ja-JP"/>
        </w:rPr>
      </w:pPr>
      <w:r w:rsidRPr="005042CD">
        <w:rPr>
          <w:lang w:eastAsia="ja-JP"/>
        </w:rPr>
        <w:t xml:space="preserve">Notice the interleaving between the prints of “hello” and “world”. This interleaving reflects the goroutines </w:t>
      </w:r>
      <w:r w:rsidR="0051435B">
        <w:rPr>
          <w:lang w:eastAsia="ja-JP"/>
        </w:rPr>
        <w:t>running</w:t>
      </w:r>
      <w:r w:rsidRPr="005042CD">
        <w:rPr>
          <w:lang w:eastAsia="ja-JP"/>
        </w:rPr>
        <w:t xml:space="preserve">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5" w:name="_Toc3892315"/>
      <w:r w:rsidRPr="005042CD">
        <w:rPr>
          <w:lang w:eastAsia="ja-JP"/>
        </w:rPr>
        <w:t>Channels</w:t>
      </w:r>
      <w:bookmarkEnd w:id="35"/>
    </w:p>
    <w:p w14:paraId="2084368F" w14:textId="1376B245" w:rsidR="00882B49" w:rsidRDefault="00CB5938" w:rsidP="005F0133">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750AF">
        <w:rPr>
          <w:lang w:eastAsia="ja-JP"/>
        </w:rPr>
        <w:instrText>ADDIN CSL_CITATION {"citationItems":[{"id":"ITEM-1","itemData":{"URL":"https://tour.golang.org/concurrency/2","id":"ITEM-1","issued":{"date-parts":[["0"]]},"title":"A Tour of Go - Channels","type":"webpage"},"uris":["http://www.mendeley.com/documents/?uuid=e975b1fb-fcd0-42ab-ba74-d5d5e9bd6446"]}],"mendeley":{"formattedCitation":"[19]","plainTextFormattedCitation":"[19]","previouslyFormattedCitation":"[19]"},"properties":{"noteIndex":0},"schema":"https://github.com/citation-style-language/schema/raw/master/csl-citation.json"}</w:instrText>
      </w:r>
      <w:r w:rsidRPr="005042CD">
        <w:rPr>
          <w:lang w:eastAsia="ja-JP"/>
        </w:rPr>
        <w:fldChar w:fldCharType="separate"/>
      </w:r>
      <w:r w:rsidR="00F33E63" w:rsidRPr="00F33E63">
        <w:rPr>
          <w:noProof/>
          <w:lang w:eastAsia="ja-JP"/>
        </w:rPr>
        <w:t>[19]</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34D47737" w14:textId="1B3D15DA" w:rsidR="00CB5938" w:rsidRPr="00B765FA" w:rsidRDefault="00CB5938" w:rsidP="00882B49">
      <w:pPr>
        <w:ind w:firstLine="202"/>
        <w:rPr>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r w:rsidR="00B765FA">
        <w:rPr>
          <w:rFonts w:ascii="Courier New" w:hAnsi="Courier New" w:cs="Courier New"/>
          <w:lang w:eastAsia="ja-JP"/>
        </w:rPr>
        <w:t xml:space="preserve"> </w:t>
      </w:r>
      <w:r w:rsidR="00B765FA" w:rsidRPr="00B765FA">
        <w:rPr>
          <w:lang w:eastAsia="ja-JP"/>
        </w:rPr>
        <w:t xml:space="preserve">whose functioning is show in </w:t>
      </w:r>
      <w:r w:rsidR="00B765FA" w:rsidRPr="00B765FA">
        <w:rPr>
          <w:lang w:eastAsia="ja-JP"/>
        </w:rPr>
        <w:fldChar w:fldCharType="begin"/>
      </w:r>
      <w:r w:rsidR="00B765FA" w:rsidRPr="00B765FA">
        <w:rPr>
          <w:lang w:eastAsia="ja-JP"/>
        </w:rPr>
        <w:instrText xml:space="preserve"> REF _Ref6398340 \h  \* MERGEFORMAT </w:instrText>
      </w:r>
      <w:r w:rsidR="00B765FA" w:rsidRPr="00B765FA">
        <w:rPr>
          <w:lang w:eastAsia="ja-JP"/>
        </w:rPr>
      </w:r>
      <w:r w:rsidR="00B765FA" w:rsidRPr="00B765FA">
        <w:rPr>
          <w:lang w:eastAsia="ja-JP"/>
        </w:rPr>
        <w:fldChar w:fldCharType="separate"/>
      </w:r>
      <w:r w:rsidR="00CF106D" w:rsidRPr="00CF106D">
        <w:rPr>
          <w:lang w:eastAsia="ja-JP"/>
        </w:rPr>
        <w:t xml:space="preserve">Figure </w:t>
      </w:r>
      <w:r w:rsidR="00CF106D" w:rsidRPr="00CF106D">
        <w:rPr>
          <w:noProof/>
          <w:lang w:eastAsia="ja-JP"/>
        </w:rPr>
        <w:t>8</w:t>
      </w:r>
      <w:r w:rsidR="00B765FA" w:rsidRPr="00B765FA">
        <w:rPr>
          <w:lang w:eastAsia="ja-JP"/>
        </w:rPr>
        <w:fldChar w:fldCharType="end"/>
      </w:r>
      <w:r w:rsidR="00B765FA" w:rsidRPr="00B765FA">
        <w:rPr>
          <w:lang w:eastAsia="ja-JP"/>
        </w:rPr>
        <w:t>.</w:t>
      </w:r>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5B049F" w:rsidRPr="005653FB" w:rsidRDefault="005B049F" w:rsidP="003B60DD">
                      <w:pPr>
                        <w:rPr>
                          <w:rFonts w:ascii="Courier New" w:hAnsi="Courier New" w:cs="Courier New"/>
                          <w:sz w:val="16"/>
                        </w:rPr>
                      </w:pPr>
                    </w:p>
                    <w:p w14:paraId="317D4244"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5B049F" w:rsidRPr="005653FB" w:rsidRDefault="005B049F" w:rsidP="003B60DD">
                      <w:pPr>
                        <w:rPr>
                          <w:rFonts w:ascii="Courier New" w:hAnsi="Courier New" w:cs="Courier New"/>
                          <w:sz w:val="16"/>
                        </w:rPr>
                      </w:pPr>
                    </w:p>
                    <w:p w14:paraId="616CD443"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5B049F" w:rsidRPr="005653FB" w:rsidRDefault="005B049F"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6" w:name="_Toc3889810"/>
    </w:p>
    <w:p w14:paraId="4964C2B8" w14:textId="7B1840B5" w:rsidR="003B60DD" w:rsidRPr="005042CD" w:rsidRDefault="003B60DD" w:rsidP="003978A7">
      <w:pPr>
        <w:rPr>
          <w:lang w:eastAsia="ja-JP"/>
        </w:rPr>
      </w:pPr>
      <w:bookmarkStart w:id="37" w:name="_Ref6398340"/>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8</w:t>
      </w:r>
      <w:r w:rsidRPr="005042CD">
        <w:rPr>
          <w:sz w:val="16"/>
          <w:lang w:eastAsia="ja-JP"/>
        </w:rPr>
        <w:fldChar w:fldCharType="end"/>
      </w:r>
      <w:bookmarkEnd w:id="37"/>
      <w:r w:rsidRPr="005042CD">
        <w:rPr>
          <w:sz w:val="16"/>
          <w:lang w:eastAsia="ja-JP"/>
        </w:rPr>
        <w:t>. How Go Channels work.</w:t>
      </w:r>
      <w:bookmarkEnd w:id="36"/>
    </w:p>
    <w:p w14:paraId="24C9A49D" w14:textId="66BCEC2E" w:rsidR="003B60DD" w:rsidRPr="005042CD" w:rsidRDefault="003B60DD" w:rsidP="003B60DD">
      <w:pPr>
        <w:jc w:val="both"/>
        <w:rPr>
          <w:lang w:eastAsia="ja-JP"/>
        </w:rPr>
      </w:pPr>
    </w:p>
    <w:p w14:paraId="402CDFE7" w14:textId="13A8EA80" w:rsidR="003B60DD" w:rsidRPr="005042CD" w:rsidRDefault="003B60DD" w:rsidP="003B60DD">
      <w:pPr>
        <w:ind w:firstLine="202"/>
        <w:jc w:val="both"/>
        <w:rPr>
          <w:lang w:eastAsia="ja-JP"/>
        </w:rPr>
      </w:pPr>
      <w:r w:rsidRPr="005042CD">
        <w:rPr>
          <w:lang w:eastAsia="ja-JP"/>
        </w:rPr>
        <w:t xml:space="preserve">The </w:t>
      </w:r>
      <w:r w:rsidR="00AD1EAD">
        <w:rPr>
          <w:lang w:eastAsia="ja-JP"/>
        </w:rPr>
        <w:t>code snippet sho</w:t>
      </w:r>
      <w:r w:rsidR="00AD1EAD" w:rsidRPr="00AD1EAD">
        <w:rPr>
          <w:lang w:eastAsia="ja-JP"/>
        </w:rPr>
        <w:t xml:space="preserve">wn in </w:t>
      </w:r>
      <w:r w:rsidR="00AD1EAD" w:rsidRPr="00AD1EAD">
        <w:rPr>
          <w:lang w:eastAsia="ja-JP"/>
        </w:rPr>
        <w:fldChar w:fldCharType="begin"/>
      </w:r>
      <w:r w:rsidR="00AD1EAD" w:rsidRPr="00AD1EAD">
        <w:rPr>
          <w:lang w:eastAsia="ja-JP"/>
        </w:rPr>
        <w:instrText xml:space="preserve"> REF _Ref6398246 \h </w:instrText>
      </w:r>
      <w:r w:rsidR="00AD1EAD">
        <w:rPr>
          <w:lang w:eastAsia="ja-JP"/>
        </w:rPr>
        <w:instrText xml:space="preserve"> \* MERGEFORMAT </w:instrText>
      </w:r>
      <w:r w:rsidR="00AD1EAD" w:rsidRPr="00AD1EAD">
        <w:rPr>
          <w:lang w:eastAsia="ja-JP"/>
        </w:rPr>
      </w:r>
      <w:r w:rsidR="00AD1EAD" w:rsidRPr="00AD1EAD">
        <w:rPr>
          <w:lang w:eastAsia="ja-JP"/>
        </w:rPr>
        <w:fldChar w:fldCharType="separate"/>
      </w:r>
      <w:r w:rsidR="00CF106D" w:rsidRPr="00CF106D">
        <w:rPr>
          <w:lang w:eastAsia="ja-JP"/>
        </w:rPr>
        <w:t xml:space="preserve">Figure </w:t>
      </w:r>
      <w:r w:rsidR="00CF106D" w:rsidRPr="00CF106D">
        <w:rPr>
          <w:noProof/>
          <w:lang w:eastAsia="ja-JP"/>
        </w:rPr>
        <w:t>9</w:t>
      </w:r>
      <w:r w:rsidR="00AD1EAD" w:rsidRPr="00AD1EAD">
        <w:rPr>
          <w:lang w:eastAsia="ja-JP"/>
        </w:rPr>
        <w:fldChar w:fldCharType="end"/>
      </w:r>
      <w:r w:rsidRPr="00AD1EAD">
        <w:rPr>
          <w:lang w:eastAsia="ja-JP"/>
        </w:rPr>
        <w:t xml:space="preserve"> sums the numbers in a </w:t>
      </w:r>
      <w:r w:rsidRPr="005042CD">
        <w:rPr>
          <w:lang w:eastAsia="ja-JP"/>
        </w:rPr>
        <w:t>slice</w:t>
      </w:r>
      <w:r w:rsidR="00A33689">
        <w:rPr>
          <w:lang w:eastAsia="ja-JP"/>
        </w:rPr>
        <w:t xml:space="preserve"> (</w:t>
      </w:r>
      <w:r w:rsidR="00A33689" w:rsidRPr="00A33689">
        <w:rPr>
          <w:lang w:eastAsia="ja-JP"/>
        </w:rPr>
        <w:t>a dynamically-sized array</w:t>
      </w:r>
      <w:r w:rsidR="00A33689">
        <w:rPr>
          <w:lang w:eastAsia="ja-JP"/>
        </w:rPr>
        <w:t xml:space="preserve"> in Go)</w:t>
      </w:r>
      <w:r w:rsidRPr="005042CD">
        <w:rPr>
          <w:lang w:eastAsia="ja-JP"/>
        </w:rPr>
        <w:t xml:space="preserve">. It distributes the work between two goroutines </w:t>
      </w:r>
      <w:r w:rsidR="00732BAD">
        <w:rPr>
          <w:lang w:eastAsia="ja-JP"/>
        </w:rPr>
        <w:t>to</w:t>
      </w:r>
      <w:r w:rsidRPr="005042CD">
        <w:rPr>
          <w:lang w:eastAsia="ja-JP"/>
        </w:rPr>
        <w:t xml:space="preserve"> provide data parallelism. Once both goroutines have completed their computation, it calculates the final result.</w:t>
      </w:r>
      <w:r w:rsidR="00C80905">
        <w:rPr>
          <w:lang w:eastAsia="ja-JP"/>
        </w:rPr>
        <w:t xml:space="preserve"> The output when executing the main function is </w:t>
      </w:r>
      <w:r w:rsidR="00C80905" w:rsidRPr="00FD3EF8">
        <w:rPr>
          <w:lang w:eastAsia="ja-JP"/>
        </w:rPr>
        <w:t xml:space="preserve">presented in </w:t>
      </w:r>
      <w:r w:rsidR="00FD3EF8" w:rsidRPr="00FD3EF8">
        <w:rPr>
          <w:lang w:eastAsia="ja-JP"/>
        </w:rPr>
        <w:fldChar w:fldCharType="begin"/>
      </w:r>
      <w:r w:rsidR="00FD3EF8" w:rsidRPr="00FD3EF8">
        <w:rPr>
          <w:lang w:eastAsia="ja-JP"/>
        </w:rPr>
        <w:instrText xml:space="preserve"> REF _Ref6476624 \h </w:instrText>
      </w:r>
      <w:r w:rsidR="00FD3EF8">
        <w:rPr>
          <w:lang w:eastAsia="ja-JP"/>
        </w:rPr>
        <w:instrText xml:space="preserve"> \* MERGEFORMAT </w:instrText>
      </w:r>
      <w:r w:rsidR="00FD3EF8" w:rsidRPr="00FD3EF8">
        <w:rPr>
          <w:lang w:eastAsia="ja-JP"/>
        </w:rPr>
      </w:r>
      <w:r w:rsidR="00FD3EF8" w:rsidRPr="00FD3EF8">
        <w:rPr>
          <w:lang w:eastAsia="ja-JP"/>
        </w:rPr>
        <w:fldChar w:fldCharType="separate"/>
      </w:r>
      <w:r w:rsidR="00CF106D" w:rsidRPr="00CF106D">
        <w:rPr>
          <w:lang w:eastAsia="ja-JP"/>
        </w:rPr>
        <w:t xml:space="preserve">Figure </w:t>
      </w:r>
      <w:r w:rsidR="00CF106D" w:rsidRPr="00CF106D">
        <w:rPr>
          <w:noProof/>
          <w:lang w:eastAsia="ja-JP"/>
        </w:rPr>
        <w:t>10</w:t>
      </w:r>
      <w:r w:rsidR="00FD3EF8" w:rsidRPr="00FD3EF8">
        <w:rPr>
          <w:lang w:eastAsia="ja-JP"/>
        </w:rPr>
        <w:fldChar w:fldCharType="end"/>
      </w:r>
      <w:r w:rsidR="00FD3EF8" w:rsidRPr="00FD3EF8">
        <w:rPr>
          <w:lang w:eastAsia="ja-JP"/>
        </w:rPr>
        <w: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5B049F" w:rsidRPr="005653FB" w:rsidRDefault="005B049F" w:rsidP="003B60DD">
                      <w:pPr>
                        <w:contextualSpacing/>
                        <w:rPr>
                          <w:rFonts w:ascii="Courier New" w:hAnsi="Courier New" w:cs="Courier New"/>
                          <w:sz w:val="16"/>
                        </w:rPr>
                      </w:pPr>
                    </w:p>
                    <w:p w14:paraId="17D187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5B049F" w:rsidRPr="005653FB" w:rsidRDefault="005B049F" w:rsidP="003B60DD">
                      <w:pPr>
                        <w:contextualSpacing/>
                        <w:rPr>
                          <w:rFonts w:ascii="Courier New" w:hAnsi="Courier New" w:cs="Courier New"/>
                          <w:sz w:val="16"/>
                        </w:rPr>
                      </w:pPr>
                    </w:p>
                    <w:p w14:paraId="61AECEEC"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5B049F" w:rsidRPr="005653FB" w:rsidRDefault="005B049F" w:rsidP="003B60DD">
                      <w:pPr>
                        <w:contextualSpacing/>
                        <w:rPr>
                          <w:rFonts w:ascii="Courier New" w:hAnsi="Courier New" w:cs="Courier New"/>
                          <w:sz w:val="16"/>
                        </w:rPr>
                      </w:pPr>
                    </w:p>
                    <w:p w14:paraId="0EE2832A"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5B049F" w:rsidRPr="005653FB" w:rsidRDefault="005B049F" w:rsidP="003B60DD">
                      <w:pPr>
                        <w:contextualSpacing/>
                        <w:rPr>
                          <w:rFonts w:ascii="Courier New" w:hAnsi="Courier New" w:cs="Courier New"/>
                          <w:sz w:val="16"/>
                        </w:rPr>
                      </w:pPr>
                    </w:p>
                    <w:p w14:paraId="40D38B31"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5B049F" w:rsidRPr="005653FB" w:rsidRDefault="005B049F" w:rsidP="003B60DD">
                      <w:pPr>
                        <w:contextualSpacing/>
                        <w:rPr>
                          <w:rFonts w:ascii="Courier New" w:hAnsi="Courier New" w:cs="Courier New"/>
                          <w:sz w:val="16"/>
                        </w:rPr>
                      </w:pPr>
                    </w:p>
                    <w:p w14:paraId="2C78CE1C" w14:textId="77777777" w:rsidR="005B049F" w:rsidRPr="005653FB" w:rsidRDefault="005B049F"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5B049F" w:rsidRPr="005653FB" w:rsidRDefault="005B049F"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6AF1D314" w:rsidR="00E4639B" w:rsidRPr="005042CD" w:rsidRDefault="00E4639B" w:rsidP="00E4639B">
      <w:pPr>
        <w:jc w:val="both"/>
        <w:rPr>
          <w:sz w:val="16"/>
          <w:lang w:eastAsia="ja-JP"/>
        </w:rPr>
      </w:pPr>
      <w:bookmarkStart w:id="38" w:name="_Ref6398246"/>
      <w:bookmarkStart w:id="39"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9</w:t>
      </w:r>
      <w:r w:rsidRPr="005042CD">
        <w:rPr>
          <w:sz w:val="16"/>
          <w:lang w:eastAsia="ja-JP"/>
        </w:rPr>
        <w:fldChar w:fldCharType="end"/>
      </w:r>
      <w:bookmarkEnd w:id="38"/>
      <w:r w:rsidRPr="005042CD">
        <w:rPr>
          <w:sz w:val="16"/>
          <w:lang w:eastAsia="ja-JP"/>
        </w:rPr>
        <w:t>. Code snippet for Go Channels.</w:t>
      </w:r>
      <w:bookmarkEnd w:id="39"/>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5B049F" w:rsidRPr="005653FB" w:rsidRDefault="005B049F" w:rsidP="00E4639B">
                      <w:pPr>
                        <w:contextualSpacing/>
                        <w:rPr>
                          <w:rFonts w:ascii="Courier New" w:hAnsi="Courier New" w:cs="Courier New"/>
                          <w:sz w:val="16"/>
                        </w:rPr>
                      </w:pPr>
                    </w:p>
                    <w:p w14:paraId="61A8DDAF" w14:textId="77777777" w:rsidR="005B049F" w:rsidRPr="005653FB" w:rsidRDefault="005B049F"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40" w:name="_Toc3889812"/>
    </w:p>
    <w:p w14:paraId="3C223B32" w14:textId="5DE5708C" w:rsidR="00E4639B" w:rsidRPr="005042CD" w:rsidRDefault="00E4639B" w:rsidP="00E4639B">
      <w:pPr>
        <w:jc w:val="both"/>
        <w:rPr>
          <w:lang w:eastAsia="ja-JP"/>
        </w:rPr>
      </w:pPr>
      <w:bookmarkStart w:id="41" w:name="_Ref647662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0</w:t>
      </w:r>
      <w:r w:rsidRPr="005042CD">
        <w:rPr>
          <w:sz w:val="16"/>
          <w:lang w:eastAsia="ja-JP"/>
        </w:rPr>
        <w:fldChar w:fldCharType="end"/>
      </w:r>
      <w:bookmarkEnd w:id="41"/>
      <w:r w:rsidRPr="005042CD">
        <w:rPr>
          <w:sz w:val="16"/>
          <w:lang w:eastAsia="ja-JP"/>
        </w:rPr>
        <w:t>. Output for Go Channels code snippet</w:t>
      </w:r>
      <w:bookmarkEnd w:id="40"/>
      <w:r w:rsidR="00882B49">
        <w:rPr>
          <w:sz w:val="16"/>
          <w:lang w:eastAsia="ja-JP"/>
        </w:rPr>
        <w:t xml:space="preserve"> in </w:t>
      </w:r>
      <w:r w:rsidR="00882B49">
        <w:rPr>
          <w:sz w:val="16"/>
          <w:lang w:eastAsia="ja-JP"/>
        </w:rPr>
        <w:fldChar w:fldCharType="begin"/>
      </w:r>
      <w:r w:rsidR="00882B49">
        <w:rPr>
          <w:sz w:val="16"/>
          <w:lang w:eastAsia="ja-JP"/>
        </w:rPr>
        <w:instrText xml:space="preserve"> REF _Ref6398246 \h </w:instrText>
      </w:r>
      <w:r w:rsidR="00882B49">
        <w:rPr>
          <w:sz w:val="16"/>
          <w:lang w:eastAsia="ja-JP"/>
        </w:rPr>
      </w:r>
      <w:r w:rsidR="00882B49">
        <w:rPr>
          <w:sz w:val="16"/>
          <w:lang w:eastAsia="ja-JP"/>
        </w:rPr>
        <w:fldChar w:fldCharType="separate"/>
      </w:r>
      <w:r w:rsidR="00CF106D" w:rsidRPr="005042CD">
        <w:rPr>
          <w:sz w:val="16"/>
          <w:lang w:eastAsia="ja-JP"/>
        </w:rPr>
        <w:t xml:space="preserve">Figure </w:t>
      </w:r>
      <w:r w:rsidR="00CF106D">
        <w:rPr>
          <w:noProof/>
          <w:sz w:val="16"/>
          <w:lang w:eastAsia="ja-JP"/>
        </w:rPr>
        <w:t>9</w:t>
      </w:r>
      <w:r w:rsidR="00882B49">
        <w:rPr>
          <w:sz w:val="16"/>
          <w:lang w:eastAsia="ja-JP"/>
        </w:rPr>
        <w:fldChar w:fldCharType="end"/>
      </w:r>
      <w:r w:rsidR="00882B49">
        <w:rPr>
          <w:sz w:val="16"/>
          <w:lang w:eastAsia="ja-JP"/>
        </w:rPr>
        <w:t>.</w:t>
      </w:r>
    </w:p>
    <w:p w14:paraId="78BD960C" w14:textId="315E79AD" w:rsidR="003B60DD" w:rsidRPr="005042CD" w:rsidRDefault="003B60DD" w:rsidP="003B60DD">
      <w:pPr>
        <w:jc w:val="both"/>
        <w:rPr>
          <w:lang w:eastAsia="ja-JP"/>
        </w:rPr>
      </w:pPr>
    </w:p>
    <w:p w14:paraId="546BA8E3" w14:textId="4787D366"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w:t>
      </w:r>
      <w:r w:rsidR="00DE3ED9">
        <w:rPr>
          <w:lang w:eastAsia="ja-JP"/>
        </w:rPr>
        <w:t>because nodes in the network have to be able to receive and send the shared data structures</w:t>
      </w:r>
      <w:r w:rsidR="00DF5C5B">
        <w:rPr>
          <w:lang w:eastAsia="ja-JP"/>
        </w:rPr>
        <w:t>. G</w:t>
      </w:r>
      <w:r w:rsidR="00C046AA" w:rsidRPr="005042CD">
        <w:rPr>
          <w:lang w:eastAsia="ja-JP"/>
        </w:rPr>
        <w:t>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540D7439" w14:textId="66F0515A" w:rsidR="00E4639B" w:rsidRPr="005042CD" w:rsidRDefault="00E4639B" w:rsidP="00E4639B">
      <w:pPr>
        <w:pStyle w:val="Heading2"/>
        <w:rPr>
          <w:lang w:eastAsia="ja-JP"/>
        </w:rPr>
      </w:pPr>
      <w:bookmarkStart w:id="42" w:name="_Toc3892316"/>
      <w:r w:rsidRPr="005042CD">
        <w:rPr>
          <w:lang w:eastAsia="ja-JP"/>
        </w:rPr>
        <w:t xml:space="preserve">Peer-to-Peer </w:t>
      </w:r>
      <w:bookmarkEnd w:id="42"/>
      <w:r w:rsidR="003E7C37">
        <w:rPr>
          <w:lang w:eastAsia="ja-JP"/>
        </w:rPr>
        <w:t>Communication</w:t>
      </w:r>
    </w:p>
    <w:p w14:paraId="23308507" w14:textId="281C67F6" w:rsidR="00E4639B" w:rsidRPr="005042CD" w:rsidRDefault="00F6025B" w:rsidP="00E4639B">
      <w:pPr>
        <w:ind w:firstLine="202"/>
        <w:jc w:val="both"/>
        <w:rPr>
          <w:lang w:eastAsia="ja-JP"/>
        </w:rPr>
      </w:pPr>
      <w:r>
        <w:rPr>
          <w:lang w:eastAsia="ja-JP"/>
        </w:rPr>
        <w:t>In a distributed setting, n</w:t>
      </w:r>
      <w:r w:rsidR="00E4639B" w:rsidRPr="005042CD">
        <w:rPr>
          <w:lang w:eastAsia="ja-JP"/>
        </w:rPr>
        <w:t xml:space="preserve">odes in the network </w:t>
      </w:r>
      <w:r w:rsidR="00C74982">
        <w:rPr>
          <w:lang w:eastAsia="ja-JP"/>
        </w:rPr>
        <w:t xml:space="preserve">must </w:t>
      </w:r>
      <w:r w:rsidR="00E4639B" w:rsidRPr="005042CD">
        <w:rPr>
          <w:lang w:eastAsia="ja-JP"/>
        </w:rPr>
        <w:t xml:space="preserve">communicate with each other without the need for a central server. To do this, </w:t>
      </w:r>
      <w:r w:rsidR="00893FC9">
        <w:rPr>
          <w:lang w:eastAsia="ja-JP"/>
        </w:rPr>
        <w:t xml:space="preserve"> we use </w:t>
      </w:r>
      <w:r w:rsidR="00E4639B" w:rsidRPr="005042CD">
        <w:rPr>
          <w:lang w:eastAsia="ja-JP"/>
        </w:rPr>
        <w:t>a peer-to-peer (p2p) networking stack called noise</w:t>
      </w:r>
      <w:r w:rsidR="00893FC9">
        <w:rPr>
          <w:lang w:eastAsia="ja-JP"/>
        </w:rPr>
        <w:t xml:space="preserve"> </w:t>
      </w:r>
      <w:r w:rsidR="00E4639B" w:rsidRPr="005042CD">
        <w:rPr>
          <w:lang w:eastAsia="ja-JP"/>
        </w:rPr>
        <w:fldChar w:fldCharType="begin" w:fldLock="1"/>
      </w:r>
      <w:r w:rsidR="002750AF">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20]","plainTextFormattedCitation":"[20]","previouslyFormattedCitation":"[20]"},"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0]</w:t>
      </w:r>
      <w:r w:rsidR="00E4639B" w:rsidRPr="005042CD">
        <w:rPr>
          <w:lang w:eastAsia="ja-JP"/>
        </w:rPr>
        <w:fldChar w:fldCharType="end"/>
      </w:r>
      <w:r w:rsidR="00E4639B" w:rsidRPr="005042CD">
        <w:rPr>
          <w:lang w:eastAsia="ja-JP"/>
        </w:rPr>
        <w:t xml:space="preserve">. Noise is an easy-to-use networking stack for developing decentralized applications written in Go and developed by the Perlin Team </w:t>
      </w:r>
      <w:r w:rsidR="00E4639B" w:rsidRPr="005042CD">
        <w:rPr>
          <w:lang w:eastAsia="ja-JP"/>
        </w:rPr>
        <w:fldChar w:fldCharType="begin" w:fldLock="1"/>
      </w:r>
      <w:r w:rsidR="002750AF">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21]","plainTextFormattedCitation":"[21]","previouslyFormattedCitation":"[21]"},"properties":{"noteIndex":0},"schema":"https://github.com/citation-style-language/schema/raw/master/csl-citation.json"}</w:instrText>
      </w:r>
      <w:r w:rsidR="00E4639B" w:rsidRPr="005042CD">
        <w:rPr>
          <w:lang w:eastAsia="ja-JP"/>
        </w:rPr>
        <w:fldChar w:fldCharType="separate"/>
      </w:r>
      <w:r w:rsidR="00F33E63" w:rsidRPr="00F33E63">
        <w:rPr>
          <w:noProof/>
          <w:lang w:eastAsia="ja-JP"/>
        </w:rPr>
        <w:t>[21]</w:t>
      </w:r>
      <w:r w:rsidR="00E4639B" w:rsidRPr="005042CD">
        <w:rPr>
          <w:lang w:eastAsia="ja-JP"/>
        </w:rPr>
        <w:fldChar w:fldCharType="end"/>
      </w:r>
      <w:r w:rsidR="00E4639B" w:rsidRPr="005042CD">
        <w:rPr>
          <w:lang w:eastAsia="ja-JP"/>
        </w:rPr>
        <w:t>.</w:t>
      </w:r>
    </w:p>
    <w:p w14:paraId="176C1A9D" w14:textId="6FC5791C" w:rsidR="00E4639B" w:rsidRPr="005042CD" w:rsidRDefault="00E4639B" w:rsidP="00E4639B">
      <w:pPr>
        <w:ind w:firstLine="202"/>
        <w:jc w:val="both"/>
        <w:rPr>
          <w:lang w:eastAsia="ja-JP"/>
        </w:rPr>
      </w:pPr>
      <w:r w:rsidRPr="005042CD">
        <w:rPr>
          <w:lang w:eastAsia="ja-JP"/>
        </w:rPr>
        <w:t xml:space="preserve">When a node runs </w:t>
      </w:r>
      <w:r w:rsidR="00893FC9">
        <w:rPr>
          <w:lang w:eastAsia="ja-JP"/>
        </w:rPr>
        <w:t>a</w:t>
      </w:r>
      <w:r w:rsidRPr="005042CD">
        <w:rPr>
          <w:lang w:eastAsia="ja-JP"/>
        </w:rPr>
        <w:t xml:space="preserve"> Go program </w:t>
      </w:r>
      <w:r w:rsidR="00893FC9">
        <w:rPr>
          <w:lang w:eastAsia="ja-JP"/>
        </w:rPr>
        <w:t xml:space="preserve">using noise, </w:t>
      </w:r>
      <w:r w:rsidR="002F6599">
        <w:rPr>
          <w:lang w:eastAsia="ja-JP"/>
        </w:rPr>
        <w:t>it</w:t>
      </w:r>
      <w:r w:rsidRPr="005042CD">
        <w:rPr>
          <w:lang w:eastAsia="ja-JP"/>
        </w:rPr>
        <w:t xml:space="preserve">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w:t>
      </w:r>
      <w:r w:rsidR="000D035D">
        <w:rPr>
          <w:lang w:eastAsia="ja-JP"/>
        </w:rPr>
        <w:t xml:space="preserve">also </w:t>
      </w:r>
      <w:r w:rsidRPr="005042CD">
        <w:rPr>
          <w:lang w:eastAsia="ja-JP"/>
        </w:rPr>
        <w:t>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54584E6B" w:rsidR="006832DA" w:rsidRPr="005042CD" w:rsidRDefault="006832DA" w:rsidP="006832DA">
      <w:pPr>
        <w:pStyle w:val="Heading2"/>
        <w:rPr>
          <w:lang w:eastAsia="ja-JP"/>
        </w:rPr>
      </w:pPr>
      <w:r w:rsidRPr="005042CD">
        <w:rPr>
          <w:lang w:eastAsia="ja-JP"/>
        </w:rPr>
        <w:t xml:space="preserve">Data Structure </w:t>
      </w:r>
      <w:r w:rsidR="000111D8">
        <w:rPr>
          <w:lang w:eastAsia="ja-JP"/>
        </w:rPr>
        <w:t>Design</w:t>
      </w:r>
    </w:p>
    <w:p w14:paraId="54F698A9" w14:textId="77124C82" w:rsidR="00626FDD" w:rsidRPr="005042CD" w:rsidRDefault="001E3B01" w:rsidP="001E3B01">
      <w:pPr>
        <w:ind w:firstLine="202"/>
        <w:jc w:val="both"/>
        <w:rPr>
          <w:lang w:eastAsia="ja-JP"/>
        </w:rPr>
      </w:pPr>
      <w:r w:rsidRPr="005042CD">
        <w:rPr>
          <w:lang w:eastAsia="ja-JP"/>
        </w:rPr>
        <w:t xml:space="preserve">The </w:t>
      </w:r>
      <w:r>
        <w:rPr>
          <w:lang w:eastAsia="ja-JP"/>
        </w:rPr>
        <w:t>blocks</w:t>
      </w:r>
      <w:r w:rsidRPr="005042CD">
        <w:rPr>
          <w:lang w:eastAsia="ja-JP"/>
        </w:rPr>
        <w:t xml:space="preserve"> in the IOTA tangle and the Nano block-lattice have a granularity of one transaction.</w:t>
      </w:r>
      <w:r>
        <w:rPr>
          <w:lang w:eastAsia="ja-JP"/>
        </w:rPr>
        <w:t xml:space="preserve"> In </w:t>
      </w:r>
      <w:r w:rsidR="00CB07DB" w:rsidRPr="005042CD">
        <w:rPr>
          <w:lang w:eastAsia="ja-JP"/>
        </w:rPr>
        <w:t>order to enable a comparison,</w:t>
      </w:r>
      <w:r w:rsidR="00791928"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This marks a clear difference from the way</w:t>
      </w:r>
      <w:r>
        <w:rPr>
          <w:lang w:eastAsia="ja-JP"/>
        </w:rPr>
        <w:t xml:space="preserve"> in which</w:t>
      </w:r>
      <w:r w:rsidR="00CB07DB" w:rsidRPr="005042CD">
        <w:rPr>
          <w:lang w:eastAsia="ja-JP"/>
        </w:rPr>
        <w:t xml:space="preserve">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w:t>
      </w:r>
    </w:p>
    <w:p w14:paraId="114A0A6F" w14:textId="77777777" w:rsidR="006832DA" w:rsidRPr="005042CD" w:rsidRDefault="006832DA" w:rsidP="00E4639B">
      <w:pPr>
        <w:ind w:firstLine="202"/>
        <w:jc w:val="both"/>
        <w:rPr>
          <w:lang w:eastAsia="ja-JP"/>
        </w:rPr>
      </w:pPr>
    </w:p>
    <w:p w14:paraId="64AAEFA7" w14:textId="6E7EEA86" w:rsidR="00E4639B" w:rsidRPr="005042CD" w:rsidRDefault="000A2A6C" w:rsidP="006832DA">
      <w:pPr>
        <w:pStyle w:val="Heading3"/>
        <w:rPr>
          <w:lang w:eastAsia="ja-JP"/>
        </w:rPr>
      </w:pPr>
      <w:r>
        <w:rPr>
          <w:lang w:eastAsia="ja-JP"/>
        </w:rPr>
        <w:t>B</w:t>
      </w:r>
      <w:r w:rsidR="00A1367D">
        <w:rPr>
          <w:lang w:eastAsia="ja-JP"/>
        </w:rPr>
        <w:t>lockchain Implementation</w:t>
      </w:r>
    </w:p>
    <w:p w14:paraId="28D90537" w14:textId="672AAF78" w:rsidR="00E4639B" w:rsidRPr="005042CD" w:rsidRDefault="00F43FFF" w:rsidP="00E4639B">
      <w:pPr>
        <w:ind w:firstLine="202"/>
        <w:jc w:val="both"/>
        <w:rPr>
          <w:lang w:eastAsia="ja-JP"/>
        </w:rPr>
      </w:pPr>
      <w:r w:rsidRPr="00F43FFF">
        <w:rPr>
          <w:lang w:eastAsia="ja-JP"/>
        </w:rPr>
        <w:t>Our Go implementation of the blockchain uses the implementation presented by Coral Health</w:t>
      </w:r>
      <w:r>
        <w:rPr>
          <w:lang w:eastAsia="ja-JP"/>
        </w:rPr>
        <w:t xml:space="preserve"> </w:t>
      </w:r>
      <w:r>
        <w:rPr>
          <w:lang w:eastAsia="ja-JP"/>
        </w:rPr>
        <w:fldChar w:fldCharType="begin" w:fldLock="1"/>
      </w:r>
      <w:r w:rsidR="002750AF">
        <w:rPr>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22]","plainTextFormattedCitation":"[22]","previouslyFormattedCitation":"[22]"},"properties":{"noteIndex":0},"schema":"https://github.com/citation-style-language/schema/raw/master/csl-citation.json"}</w:instrText>
      </w:r>
      <w:r>
        <w:rPr>
          <w:lang w:eastAsia="ja-JP"/>
        </w:rPr>
        <w:fldChar w:fldCharType="separate"/>
      </w:r>
      <w:r w:rsidR="00F33E63" w:rsidRPr="00F33E63">
        <w:rPr>
          <w:noProof/>
          <w:lang w:eastAsia="ja-JP"/>
        </w:rPr>
        <w:t>[22]</w:t>
      </w:r>
      <w:r>
        <w:rPr>
          <w:lang w:eastAsia="ja-JP"/>
        </w:rPr>
        <w:fldChar w:fldCharType="end"/>
      </w:r>
      <w:r w:rsidRPr="00F43FFF">
        <w:rPr>
          <w:lang w:eastAsia="ja-JP"/>
        </w:rPr>
        <w:t xml:space="preserve"> as a starting point</w:t>
      </w:r>
      <w:r>
        <w:rPr>
          <w:lang w:eastAsia="ja-JP"/>
        </w:rPr>
        <w:t xml:space="preserve">. </w:t>
      </w:r>
      <w:r w:rsidR="00E4639B" w:rsidRPr="005042CD">
        <w:rPr>
          <w:lang w:eastAsia="ja-JP"/>
        </w:rPr>
        <w:t>The blockchain</w:t>
      </w:r>
      <w:r w:rsidR="00560C2B" w:rsidRPr="005042CD">
        <w:rPr>
          <w:lang w:eastAsia="ja-JP"/>
        </w:rPr>
        <w:t xml:space="preserve"> </w:t>
      </w:r>
      <w:r w:rsidR="00DC30ED">
        <w:rPr>
          <w:lang w:eastAsia="ja-JP"/>
        </w:rPr>
        <w:t>consists of</w:t>
      </w:r>
      <w:r w:rsidR="00560C2B" w:rsidRPr="005042CD">
        <w:rPr>
          <w:lang w:eastAsia="ja-JP"/>
        </w:rPr>
        <w:t xml:space="preserve"> a series of blocks</w:t>
      </w:r>
      <w:r w:rsidR="00E4639B" w:rsidRPr="005042CD">
        <w:rPr>
          <w:lang w:eastAsia="ja-JP"/>
        </w:rPr>
        <w:t xml:space="preserve"> which</w:t>
      </w:r>
      <w:r w:rsidR="00DC30ED">
        <w:rPr>
          <w:lang w:eastAsia="ja-JP"/>
        </w:rPr>
        <w:t xml:space="preserve"> each</w:t>
      </w:r>
      <w:r w:rsidR="00E4639B" w:rsidRPr="005042CD">
        <w:rPr>
          <w:lang w:eastAsia="ja-JP"/>
        </w:rPr>
        <w:t xml:space="preserve"> </w:t>
      </w:r>
      <w:r w:rsidR="00E4639B" w:rsidRPr="005042CD">
        <w:rPr>
          <w:lang w:eastAsia="ja-JP"/>
        </w:rPr>
        <w:t xml:space="preserve">have an index, a timestamp, a hash, and </w:t>
      </w:r>
      <w:r w:rsidR="00BD4B59" w:rsidRPr="005042CD">
        <w:rPr>
          <w:lang w:eastAsia="ja-JP"/>
        </w:rPr>
        <w:t>the hash of the previous block</w:t>
      </w:r>
      <w:r w:rsidR="00DC30ED">
        <w:rPr>
          <w:lang w:eastAsia="ja-JP"/>
        </w:rPr>
        <w:t xml:space="preserve"> as shown in </w:t>
      </w:r>
      <w:r w:rsidR="00DC30ED">
        <w:rPr>
          <w:lang w:eastAsia="ja-JP"/>
        </w:rPr>
        <w:fldChar w:fldCharType="begin"/>
      </w:r>
      <w:r w:rsidR="00DC30ED">
        <w:rPr>
          <w:lang w:eastAsia="ja-JP"/>
        </w:rPr>
        <w:instrText xml:space="preserve"> REF _Ref6399339 \h </w:instrText>
      </w:r>
      <w:r w:rsidR="00DC30ED">
        <w:rPr>
          <w:lang w:eastAsia="ja-JP"/>
        </w:rPr>
      </w:r>
      <w:r w:rsidR="00DC30ED">
        <w:rPr>
          <w:lang w:eastAsia="ja-JP"/>
        </w:rPr>
        <w:fldChar w:fldCharType="separate"/>
      </w:r>
      <w:r w:rsidR="00CF106D" w:rsidRPr="005042CD">
        <w:rPr>
          <w:sz w:val="16"/>
          <w:lang w:eastAsia="ja-JP"/>
        </w:rPr>
        <w:t xml:space="preserve">Figure </w:t>
      </w:r>
      <w:r w:rsidR="00CF106D">
        <w:rPr>
          <w:noProof/>
          <w:sz w:val="16"/>
          <w:lang w:eastAsia="ja-JP"/>
        </w:rPr>
        <w:t>11</w:t>
      </w:r>
      <w:r w:rsidR="00DC30ED">
        <w:rPr>
          <w:lang w:eastAsia="ja-JP"/>
        </w:rPr>
        <w:fldChar w:fldCharType="end"/>
      </w:r>
      <w:r w:rsidR="00DC30ED">
        <w:rPr>
          <w:lang w:eastAsia="ja-JP"/>
        </w:rPr>
        <w:t>.</w:t>
      </w:r>
    </w:p>
    <w:p w14:paraId="3A20AE52" w14:textId="3C536EAD" w:rsidR="002E3AAA" w:rsidRPr="005042CD" w:rsidRDefault="002E3AAA" w:rsidP="002E3AAA">
      <w:pPr>
        <w:rPr>
          <w:lang w:eastAsia="ja-JP"/>
        </w:rPr>
      </w:pPr>
    </w:p>
    <w:p w14:paraId="28A9CA7A" w14:textId="74299D80" w:rsidR="00E4639B" w:rsidRPr="005042CD" w:rsidRDefault="00580960" w:rsidP="002E3AAA">
      <w:pPr>
        <w:rPr>
          <w:lang w:eastAsia="ja-JP"/>
        </w:rPr>
      </w:pPr>
      <w:r w:rsidRPr="005042CD">
        <w:rPr>
          <w:noProof/>
          <w:lang w:eastAsia="ja-JP"/>
        </w:rPr>
        <mc:AlternateContent>
          <mc:Choice Requires="wps">
            <w:drawing>
              <wp:inline distT="0" distB="0" distL="0" distR="0" wp14:anchorId="7B8C38BF" wp14:editId="54BC9DCD">
                <wp:extent cx="3058886" cy="2282931"/>
                <wp:effectExtent l="0" t="0" r="14605" b="15875"/>
                <wp:docPr id="2" name="Text Box 2"/>
                <wp:cNvGraphicFramePr/>
                <a:graphic xmlns:a="http://schemas.openxmlformats.org/drawingml/2006/main">
                  <a:graphicData uri="http://schemas.microsoft.com/office/word/2010/wordprocessingShape">
                    <wps:wsp>
                      <wps:cNvSpPr txBox="1"/>
                      <wps:spPr>
                        <a:xfrm>
                          <a:off x="0" y="0"/>
                          <a:ext cx="3058886" cy="2282931"/>
                        </a:xfrm>
                        <a:prstGeom prst="rect">
                          <a:avLst/>
                        </a:prstGeom>
                        <a:solidFill>
                          <a:schemeClr val="lt1"/>
                        </a:solidFill>
                        <a:ln w="6350">
                          <a:solidFill>
                            <a:prstClr val="black"/>
                          </a:solidFill>
                        </a:ln>
                      </wps:spPr>
                      <wps:txb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C38BF" id="Text Box 2" o:spid="_x0000_s1031" type="#_x0000_t202" style="width:240.85pt;height:1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" fillcolor="white [3201]" strokeweight=".5pt">
                <v:textbox>
                  <w:txbxContent>
                    <w:p w14:paraId="1810FA94" w14:textId="2B6A822B" w:rsidR="005B049F" w:rsidRPr="00580960" w:rsidRDefault="005B049F" w:rsidP="00580960">
                      <w:pPr>
                        <w:rPr>
                          <w:rFonts w:ascii="Courier New" w:hAnsi="Courier New" w:cs="Courier New"/>
                          <w:sz w:val="16"/>
                        </w:rPr>
                      </w:pPr>
                      <w:r w:rsidRPr="00580960">
                        <w:rPr>
                          <w:rFonts w:ascii="Courier New" w:hAnsi="Courier New" w:cs="Courier New"/>
                          <w:sz w:val="16"/>
                        </w:rPr>
                        <w:t>// Block represents each transaction in</w:t>
                      </w:r>
                      <w:r>
                        <w:rPr>
                          <w:rFonts w:ascii="Courier New" w:hAnsi="Courier New" w:cs="Courier New"/>
                          <w:sz w:val="16"/>
                        </w:rPr>
                        <w:t xml:space="preserve"> </w:t>
                      </w:r>
                      <w:r w:rsidRPr="00580960">
                        <w:rPr>
                          <w:rFonts w:ascii="Courier New" w:hAnsi="Courier New" w:cs="Courier New"/>
                          <w:sz w:val="16"/>
                        </w:rPr>
                        <w:t xml:space="preserve">the </w:t>
                      </w:r>
                      <w:r>
                        <w:rPr>
                          <w:rFonts w:ascii="Courier New" w:hAnsi="Courier New" w:cs="Courier New"/>
                          <w:sz w:val="16"/>
                        </w:rPr>
                        <w:t xml:space="preserve">  // </w:t>
                      </w:r>
                      <w:r w:rsidRPr="00580960">
                        <w:rPr>
                          <w:rFonts w:ascii="Courier New" w:hAnsi="Courier New" w:cs="Courier New"/>
                          <w:sz w:val="16"/>
                        </w:rPr>
                        <w:t>blockchain</w:t>
                      </w:r>
                    </w:p>
                    <w:p w14:paraId="5E69C167"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type Block struct {</w:t>
                      </w:r>
                    </w:p>
                    <w:p w14:paraId="1A2D6AC1"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Index       int</w:t>
                      </w:r>
                    </w:p>
                    <w:p w14:paraId="5B653BE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tamp   string</w:t>
                      </w:r>
                    </w:p>
                    <w:p w14:paraId="55B7622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ransaction string</w:t>
                      </w:r>
                    </w:p>
                    <w:p w14:paraId="773C970D"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Hash        string</w:t>
                      </w:r>
                    </w:p>
                    <w:p w14:paraId="6A7BD2B8"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PrevHash    string</w:t>
                      </w:r>
                    </w:p>
                    <w:p w14:paraId="2B4FC692"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ignature   string</w:t>
                      </w:r>
                    </w:p>
                    <w:p w14:paraId="2E818DD5"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TimeSent    time.Time</w:t>
                      </w:r>
                    </w:p>
                    <w:p w14:paraId="3B2AE01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w:t>
                      </w:r>
                    </w:p>
                    <w:p w14:paraId="76E3F000" w14:textId="77777777" w:rsidR="005B049F" w:rsidRPr="00580960" w:rsidRDefault="005B049F" w:rsidP="00580960">
                      <w:pPr>
                        <w:rPr>
                          <w:rFonts w:ascii="Courier New" w:hAnsi="Courier New" w:cs="Courier New"/>
                          <w:sz w:val="16"/>
                        </w:rPr>
                      </w:pPr>
                    </w:p>
                    <w:p w14:paraId="217B36CC"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 Blockchain is a series of validated Blocks</w:t>
                      </w:r>
                    </w:p>
                    <w:p w14:paraId="0EF20143" w14:textId="088FDD7D" w:rsidR="005B049F" w:rsidRPr="00580960" w:rsidRDefault="005B049F" w:rsidP="00580960">
                      <w:pPr>
                        <w:rPr>
                          <w:rFonts w:ascii="Courier New" w:hAnsi="Courier New" w:cs="Courier New"/>
                          <w:sz w:val="16"/>
                        </w:rPr>
                      </w:pPr>
                      <w:r w:rsidRPr="00580960">
                        <w:rPr>
                          <w:rFonts w:ascii="Courier New" w:hAnsi="Courier New" w:cs="Courier New"/>
                          <w:sz w:val="16"/>
                        </w:rPr>
                        <w:t>type B</w:t>
                      </w:r>
                      <w:r>
                        <w:rPr>
                          <w:rFonts w:ascii="Courier New" w:hAnsi="Courier New" w:cs="Courier New"/>
                          <w:sz w:val="16"/>
                        </w:rPr>
                        <w:t>lock</w:t>
                      </w:r>
                      <w:r w:rsidRPr="00580960">
                        <w:rPr>
                          <w:rFonts w:ascii="Courier New" w:hAnsi="Courier New" w:cs="Courier New"/>
                          <w:sz w:val="16"/>
                        </w:rPr>
                        <w:t>chain struct {</w:t>
                      </w:r>
                    </w:p>
                    <w:p w14:paraId="75270FF3"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Blocks     []Block</w:t>
                      </w:r>
                    </w:p>
                    <w:p w14:paraId="769BC859"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State      map[string]int</w:t>
                      </w:r>
                    </w:p>
                    <w:p w14:paraId="5161EDE6" w14:textId="77777777" w:rsidR="005B049F" w:rsidRPr="00580960" w:rsidRDefault="005B049F" w:rsidP="00580960">
                      <w:pPr>
                        <w:rPr>
                          <w:rFonts w:ascii="Courier New" w:hAnsi="Courier New" w:cs="Courier New"/>
                          <w:sz w:val="16"/>
                        </w:rPr>
                      </w:pPr>
                      <w:r w:rsidRPr="00580960">
                        <w:rPr>
                          <w:rFonts w:ascii="Courier New" w:hAnsi="Courier New" w:cs="Courier New"/>
                          <w:sz w:val="16"/>
                        </w:rPr>
                        <w:tab/>
                        <w:t>Difficulty int</w:t>
                      </w:r>
                    </w:p>
                    <w:p w14:paraId="1901C685" w14:textId="34F07C3A" w:rsidR="005B049F" w:rsidRPr="005653FB" w:rsidRDefault="005B049F" w:rsidP="00580960">
                      <w:pPr>
                        <w:rPr>
                          <w:rFonts w:ascii="Courier New" w:hAnsi="Courier New" w:cs="Courier New"/>
                          <w:sz w:val="16"/>
                        </w:rPr>
                      </w:pPr>
                      <w:r w:rsidRPr="00580960">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14C96657" w14:textId="43706E6F" w:rsidR="00E4639B" w:rsidRPr="005042CD" w:rsidRDefault="00E4639B" w:rsidP="002E3AAA">
      <w:pPr>
        <w:jc w:val="both"/>
        <w:rPr>
          <w:sz w:val="16"/>
          <w:lang w:eastAsia="ja-JP"/>
        </w:rPr>
      </w:pPr>
      <w:bookmarkStart w:id="43" w:name="_Ref6399339"/>
      <w:bookmarkStart w:id="44"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1</w:t>
      </w:r>
      <w:r w:rsidRPr="005042CD">
        <w:rPr>
          <w:sz w:val="16"/>
          <w:lang w:eastAsia="ja-JP"/>
        </w:rPr>
        <w:fldChar w:fldCharType="end"/>
      </w:r>
      <w:bookmarkEnd w:id="43"/>
      <w:r w:rsidRPr="005042CD">
        <w:rPr>
          <w:sz w:val="16"/>
          <w:lang w:eastAsia="ja-JP"/>
        </w:rPr>
        <w:t>. Basic code for the blockchain.</w:t>
      </w:r>
      <w:bookmarkEnd w:id="44"/>
    </w:p>
    <w:p w14:paraId="0D67DE0B" w14:textId="77777777" w:rsidR="00E4639B" w:rsidRPr="005042CD" w:rsidRDefault="00E4639B" w:rsidP="00E4639B">
      <w:pPr>
        <w:ind w:firstLine="202"/>
        <w:jc w:val="both"/>
        <w:rPr>
          <w:lang w:eastAsia="ja-JP"/>
        </w:rPr>
      </w:pPr>
    </w:p>
    <w:p w14:paraId="0DF776AA" w14:textId="4EE4ED1C" w:rsidR="00BD305A" w:rsidRDefault="00E4639B" w:rsidP="00BD305A">
      <w:pPr>
        <w:ind w:firstLine="202"/>
        <w:jc w:val="both"/>
        <w:rPr>
          <w:lang w:eastAsia="ja-JP"/>
        </w:rPr>
      </w:pPr>
      <w:r w:rsidRPr="005042CD">
        <w:rPr>
          <w:lang w:eastAsia="ja-JP"/>
        </w:rPr>
        <w:t>There are a number of specific functions for the blockchain</w:t>
      </w:r>
      <w:r w:rsidR="00940A68">
        <w:rPr>
          <w:lang w:eastAsia="ja-JP"/>
        </w:rPr>
        <w:t>.</w:t>
      </w:r>
    </w:p>
    <w:p w14:paraId="1FA554D6" w14:textId="24B4556F" w:rsidR="00BD305A" w:rsidRDefault="00BD305A" w:rsidP="00BD305A">
      <w:pPr>
        <w:ind w:firstLine="202"/>
        <w:jc w:val="both"/>
        <w:rPr>
          <w:lang w:eastAsia="ja-JP"/>
        </w:rPr>
      </w:pPr>
    </w:p>
    <w:p w14:paraId="353E45F0" w14:textId="1DA7D871" w:rsidR="00BD305A" w:rsidRDefault="00BD305A" w:rsidP="00BD305A">
      <w:pPr>
        <w:ind w:firstLine="202"/>
        <w:jc w:val="both"/>
        <w:rPr>
          <w:lang w:eastAsia="ja-JP"/>
        </w:rPr>
      </w:pPr>
      <w:proofErr w:type="spellStart"/>
      <w:r w:rsidRPr="002174FC">
        <w:rPr>
          <w:rFonts w:ascii="Courier New" w:hAnsi="Courier New" w:cs="Courier New"/>
          <w:lang w:eastAsia="ja-JP"/>
        </w:rPr>
        <w:t>isBlockValid</w:t>
      </w:r>
      <w:proofErr w:type="spellEnd"/>
      <w:r w:rsidRPr="00BD305A">
        <w:rPr>
          <w:lang w:eastAsia="ja-JP"/>
        </w:rPr>
        <w:t xml:space="preserve"> checks that the blockchain is consistent.</w:t>
      </w:r>
      <w:r w:rsidR="00D9676A">
        <w:rPr>
          <w:lang w:eastAsia="ja-JP"/>
        </w:rPr>
        <w:t xml:space="preserve"> It does this by: (1) checking that the index of a new block is one more than the index of the previous block, (2) checking that the reference to the previous block is correct, and (3) verifying the hash for a new block.</w:t>
      </w:r>
      <w:r w:rsidR="008C64DE" w:rsidRPr="008C64DE">
        <w:rPr>
          <w:lang w:eastAsia="ja-JP"/>
        </w:rPr>
        <w:t xml:space="preserve"> </w:t>
      </w:r>
      <w:r w:rsidR="008C64DE" w:rsidRPr="008C64DE">
        <w:rPr>
          <w:lang w:eastAsia="ja-JP"/>
        </w:rPr>
        <w:fldChar w:fldCharType="begin"/>
      </w:r>
      <w:r w:rsidR="008C64DE" w:rsidRPr="008C64DE">
        <w:rPr>
          <w:lang w:eastAsia="ja-JP"/>
        </w:rPr>
        <w:instrText xml:space="preserve"> REF _Ref6473426 \h  \* MERGEFORMAT </w:instrText>
      </w:r>
      <w:r w:rsidR="008C64DE" w:rsidRPr="008C64DE">
        <w:rPr>
          <w:lang w:eastAsia="ja-JP"/>
        </w:rPr>
      </w:r>
      <w:r w:rsidR="008C64DE" w:rsidRPr="008C64DE">
        <w:rPr>
          <w:lang w:eastAsia="ja-JP"/>
        </w:rPr>
        <w:fldChar w:fldCharType="separate"/>
      </w:r>
      <w:r w:rsidR="00CF106D" w:rsidRPr="00CF106D">
        <w:t xml:space="preserve">Figure </w:t>
      </w:r>
      <w:r w:rsidR="00CF106D" w:rsidRPr="00CF106D">
        <w:rPr>
          <w:noProof/>
        </w:rPr>
        <w:t>12</w:t>
      </w:r>
      <w:r w:rsidR="008C64DE" w:rsidRPr="008C64DE">
        <w:rPr>
          <w:lang w:eastAsia="ja-JP"/>
        </w:rPr>
        <w:fldChar w:fldCharType="end"/>
      </w:r>
      <w:r w:rsidR="008C64DE" w:rsidRPr="008C64DE">
        <w:rPr>
          <w:lang w:eastAsia="ja-JP"/>
        </w:rPr>
        <w:t xml:space="preserve"> sh</w:t>
      </w:r>
      <w:r w:rsidR="008C64DE">
        <w:rPr>
          <w:lang w:eastAsia="ja-JP"/>
        </w:rPr>
        <w:t>ows the code for this function.</w:t>
      </w:r>
    </w:p>
    <w:p w14:paraId="0F528A8B" w14:textId="77777777" w:rsidR="00D9676A" w:rsidRDefault="00BD305A" w:rsidP="00D9676A">
      <w:pPr>
        <w:keepNext/>
        <w:jc w:val="both"/>
      </w:pPr>
      <w:r w:rsidRPr="005042CD">
        <w:rPr>
          <w:noProof/>
          <w:lang w:eastAsia="ja-JP"/>
        </w:rPr>
        <mc:AlternateContent>
          <mc:Choice Requires="wps">
            <w:drawing>
              <wp:inline distT="0" distB="0" distL="0" distR="0" wp14:anchorId="20E111EE" wp14:editId="4A442D43">
                <wp:extent cx="3124800" cy="2304000"/>
                <wp:effectExtent l="0" t="0" r="12700" b="7620"/>
                <wp:docPr id="5" name="Text Box 5"/>
                <wp:cNvGraphicFramePr/>
                <a:graphic xmlns:a="http://schemas.openxmlformats.org/drawingml/2006/main">
                  <a:graphicData uri="http://schemas.microsoft.com/office/word/2010/wordprocessingShape">
                    <wps:wsp>
                      <wps:cNvSpPr txBox="1"/>
                      <wps:spPr>
                        <a:xfrm>
                          <a:off x="0" y="0"/>
                          <a:ext cx="3124800" cy="2304000"/>
                        </a:xfrm>
                        <a:prstGeom prst="rect">
                          <a:avLst/>
                        </a:prstGeom>
                        <a:solidFill>
                          <a:schemeClr val="lt1"/>
                        </a:solidFill>
                        <a:ln w="6350">
                          <a:solidFill>
                            <a:prstClr val="black"/>
                          </a:solidFill>
                        </a:ln>
                      </wps:spPr>
                      <wps:txb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E111EE" id="Text Box 5" o:spid="_x0000_s1032" type="#_x0000_t202" style="width:246.05pt;height:18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" fillcolor="white [3201]" strokeweight=".5pt">
                <v:textbox>
                  <w:txbxContent>
                    <w:p w14:paraId="266E9B61" w14:textId="761EAAE5"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 xml:space="preserve">// Make sure block is valid by checking index, </w:t>
                      </w:r>
                      <w:r>
                        <w:rPr>
                          <w:rFonts w:ascii="Courier New" w:hAnsi="Courier New" w:cs="Courier New"/>
                          <w:sz w:val="16"/>
                        </w:rPr>
                        <w:t xml:space="preserve">// </w:t>
                      </w:r>
                      <w:r w:rsidRPr="00BD305A">
                        <w:rPr>
                          <w:rFonts w:ascii="Courier New" w:hAnsi="Courier New" w:cs="Courier New"/>
                          <w:sz w:val="16"/>
                        </w:rPr>
                        <w:t xml:space="preserve">comparing the hash of the previous block, </w:t>
                      </w:r>
                      <w:r>
                        <w:rPr>
                          <w:rFonts w:ascii="Courier New" w:hAnsi="Courier New" w:cs="Courier New"/>
                          <w:sz w:val="16"/>
                        </w:rPr>
                        <w:t xml:space="preserve">  // </w:t>
                      </w:r>
                      <w:r w:rsidRPr="00BD305A">
                        <w:rPr>
                          <w:rFonts w:ascii="Courier New" w:hAnsi="Courier New" w:cs="Courier New"/>
                          <w:sz w:val="16"/>
                        </w:rPr>
                        <w:t>and veryfying hash</w:t>
                      </w:r>
                    </w:p>
                    <w:p w14:paraId="7C4BA69C"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func isBlockValid(newBlock, oldBlock network.Block) bool {</w:t>
                      </w:r>
                    </w:p>
                    <w:p w14:paraId="7D43AEB9"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Index+1 != newBlock.Index {</w:t>
                      </w:r>
                    </w:p>
                    <w:p w14:paraId="2892D962"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24AA46EA"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336F4F55" w14:textId="77777777" w:rsidR="005B049F" w:rsidRPr="00BD305A" w:rsidRDefault="005B049F" w:rsidP="00BD305A">
                      <w:pPr>
                        <w:contextualSpacing/>
                        <w:rPr>
                          <w:rFonts w:ascii="Courier New" w:hAnsi="Courier New" w:cs="Courier New"/>
                          <w:sz w:val="16"/>
                        </w:rPr>
                      </w:pPr>
                    </w:p>
                    <w:p w14:paraId="50433EED"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oldBlock.Hash != newBlock.PrevHash {</w:t>
                      </w:r>
                    </w:p>
                    <w:p w14:paraId="3ED1FC24"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18C2B61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00D04F00" w14:textId="77777777" w:rsidR="005B049F" w:rsidRPr="00BD305A" w:rsidRDefault="005B049F" w:rsidP="00BD305A">
                      <w:pPr>
                        <w:contextualSpacing/>
                        <w:rPr>
                          <w:rFonts w:ascii="Courier New" w:hAnsi="Courier New" w:cs="Courier New"/>
                          <w:sz w:val="16"/>
                        </w:rPr>
                      </w:pPr>
                    </w:p>
                    <w:p w14:paraId="527360C8"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if calculateHash(newBlock) != newBlock.Hash {</w:t>
                      </w:r>
                    </w:p>
                    <w:p w14:paraId="2F54B1D3"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r>
                      <w:r w:rsidRPr="00BD305A">
                        <w:rPr>
                          <w:rFonts w:ascii="Courier New" w:hAnsi="Courier New" w:cs="Courier New"/>
                          <w:sz w:val="16"/>
                        </w:rPr>
                        <w:tab/>
                        <w:t>return false</w:t>
                      </w:r>
                    </w:p>
                    <w:p w14:paraId="5F36B06F"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w:t>
                      </w:r>
                    </w:p>
                    <w:p w14:paraId="501B88C9" w14:textId="77777777" w:rsidR="005B049F" w:rsidRPr="00BD305A" w:rsidRDefault="005B049F" w:rsidP="00BD305A">
                      <w:pPr>
                        <w:contextualSpacing/>
                        <w:rPr>
                          <w:rFonts w:ascii="Courier New" w:hAnsi="Courier New" w:cs="Courier New"/>
                          <w:sz w:val="16"/>
                        </w:rPr>
                      </w:pPr>
                    </w:p>
                    <w:p w14:paraId="4B5B6787" w14:textId="77777777" w:rsidR="005B049F" w:rsidRPr="00BD305A" w:rsidRDefault="005B049F" w:rsidP="00BD305A">
                      <w:pPr>
                        <w:contextualSpacing/>
                        <w:rPr>
                          <w:rFonts w:ascii="Courier New" w:hAnsi="Courier New" w:cs="Courier New"/>
                          <w:sz w:val="16"/>
                        </w:rPr>
                      </w:pPr>
                      <w:r w:rsidRPr="00BD305A">
                        <w:rPr>
                          <w:rFonts w:ascii="Courier New" w:hAnsi="Courier New" w:cs="Courier New"/>
                          <w:sz w:val="16"/>
                        </w:rPr>
                        <w:tab/>
                        <w:t>return true</w:t>
                      </w:r>
                    </w:p>
                    <w:p w14:paraId="331DC3EE" w14:textId="0C9F7E16" w:rsidR="005B049F" w:rsidRPr="005653FB" w:rsidRDefault="005B049F" w:rsidP="00BD305A">
                      <w:pPr>
                        <w:contextualSpacing/>
                        <w:rPr>
                          <w:rFonts w:ascii="Courier New" w:hAnsi="Courier New" w:cs="Courier New"/>
                          <w:sz w:val="16"/>
                        </w:rPr>
                      </w:pPr>
                      <w:r w:rsidRPr="00BD305A">
                        <w:rPr>
                          <w:rFonts w:ascii="Courier New" w:hAnsi="Courier New" w:cs="Courier New"/>
                          <w:sz w:val="16"/>
                        </w:rPr>
                        <w:t>}</w:t>
                      </w:r>
                    </w:p>
                  </w:txbxContent>
                </v:textbox>
                <w10:anchorlock/>
              </v:shape>
            </w:pict>
          </mc:Fallback>
        </mc:AlternateContent>
      </w:r>
    </w:p>
    <w:p w14:paraId="3CCDE068" w14:textId="607292D9" w:rsidR="00BD305A" w:rsidRPr="000E0863" w:rsidRDefault="00D9676A" w:rsidP="00D9676A">
      <w:pPr>
        <w:pStyle w:val="Caption"/>
        <w:jc w:val="both"/>
        <w:rPr>
          <w:i w:val="0"/>
          <w:color w:val="auto"/>
          <w:sz w:val="16"/>
        </w:rPr>
      </w:pPr>
      <w:bookmarkStart w:id="45" w:name="_Ref6473426"/>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2</w:t>
      </w:r>
      <w:r w:rsidRPr="000E0863">
        <w:rPr>
          <w:i w:val="0"/>
          <w:color w:val="auto"/>
          <w:sz w:val="16"/>
        </w:rPr>
        <w:fldChar w:fldCharType="end"/>
      </w:r>
      <w:bookmarkEnd w:id="45"/>
      <w:r w:rsidRPr="000E0863">
        <w:rPr>
          <w:i w:val="0"/>
          <w:color w:val="auto"/>
          <w:sz w:val="16"/>
        </w:rPr>
        <w:t xml:space="preserve">. </w:t>
      </w:r>
      <w:proofErr w:type="spellStart"/>
      <w:r w:rsidRPr="000E0863">
        <w:rPr>
          <w:rFonts w:ascii="Courier New" w:hAnsi="Courier New" w:cs="Courier New"/>
          <w:i w:val="0"/>
          <w:color w:val="auto"/>
          <w:sz w:val="16"/>
        </w:rPr>
        <w:t>isBlockValid</w:t>
      </w:r>
      <w:proofErr w:type="spellEnd"/>
      <w:r w:rsidRPr="000E0863">
        <w:rPr>
          <w:i w:val="0"/>
          <w:color w:val="auto"/>
          <w:sz w:val="16"/>
        </w:rPr>
        <w:t xml:space="preserve"> function.</w:t>
      </w:r>
    </w:p>
    <w:p w14:paraId="22B16037" w14:textId="5D7A031E" w:rsidR="00940A68" w:rsidRPr="00940A68" w:rsidRDefault="00940A68" w:rsidP="004D3CC8">
      <w:pPr>
        <w:ind w:firstLine="202"/>
        <w:jc w:val="both"/>
      </w:pPr>
      <w:proofErr w:type="spellStart"/>
      <w:r w:rsidRPr="00D23C0F">
        <w:rPr>
          <w:rFonts w:ascii="Courier New" w:hAnsi="Courier New" w:cs="Courier New"/>
        </w:rPr>
        <w:t>calculateHash</w:t>
      </w:r>
      <w:proofErr w:type="spellEnd"/>
      <w:r>
        <w:rPr>
          <w:i/>
        </w:rPr>
        <w:t xml:space="preserve"> </w:t>
      </w:r>
      <w:r w:rsidRPr="00940A68">
        <w:t>uses</w:t>
      </w:r>
      <w:r>
        <w:t xml:space="preserve"> sha256 to hash a block’s raw data</w:t>
      </w:r>
      <w:r w:rsidR="0048437D">
        <w:t xml:space="preserve"> and return a string which is the hash for the block.</w:t>
      </w:r>
      <w:r w:rsidR="005B57A3">
        <w:t xml:space="preserve"> </w:t>
      </w:r>
      <w:r w:rsidR="005B57A3" w:rsidRPr="005B57A3">
        <w:fldChar w:fldCharType="begin"/>
      </w:r>
      <w:r w:rsidR="005B57A3" w:rsidRPr="005B57A3">
        <w:instrText xml:space="preserve"> REF _Ref6473955 \h  \* MERGEFORMAT </w:instrText>
      </w:r>
      <w:r w:rsidR="005B57A3" w:rsidRPr="005B57A3">
        <w:fldChar w:fldCharType="separate"/>
      </w:r>
      <w:r w:rsidR="00CF106D" w:rsidRPr="00CF106D">
        <w:t xml:space="preserve">Figure </w:t>
      </w:r>
      <w:r w:rsidR="00CF106D" w:rsidRPr="00CF106D">
        <w:rPr>
          <w:noProof/>
        </w:rPr>
        <w:t>13</w:t>
      </w:r>
      <w:r w:rsidR="005B57A3" w:rsidRPr="005B57A3">
        <w:fldChar w:fldCharType="end"/>
      </w:r>
      <w:r w:rsidR="005B57A3" w:rsidRPr="005B57A3">
        <w:t xml:space="preserve"> </w:t>
      </w:r>
      <w:r w:rsidR="005B57A3">
        <w:t>shows the code for this function.</w:t>
      </w:r>
    </w:p>
    <w:p w14:paraId="63C8CBF1" w14:textId="77777777" w:rsidR="00940A68" w:rsidRPr="00940A68" w:rsidRDefault="00940A68" w:rsidP="004D3CC8">
      <w:pPr>
        <w:jc w:val="both"/>
      </w:pPr>
    </w:p>
    <w:p w14:paraId="40B1B400" w14:textId="77777777" w:rsidR="00940A68" w:rsidRDefault="00940A68" w:rsidP="00940A68">
      <w:pPr>
        <w:keepNext/>
      </w:pPr>
      <w:r w:rsidRPr="005042CD">
        <w:rPr>
          <w:noProof/>
          <w:lang w:eastAsia="ja-JP"/>
        </w:rPr>
        <mc:AlternateContent>
          <mc:Choice Requires="wps">
            <w:drawing>
              <wp:inline distT="0" distB="0" distL="0" distR="0" wp14:anchorId="652E5CDF" wp14:editId="4BD64BA0">
                <wp:extent cx="3124800" cy="1254369"/>
                <wp:effectExtent l="0" t="0" r="12700" b="15875"/>
                <wp:docPr id="7" name="Text Box 7"/>
                <wp:cNvGraphicFramePr/>
                <a:graphic xmlns:a="http://schemas.openxmlformats.org/drawingml/2006/main">
                  <a:graphicData uri="http://schemas.microsoft.com/office/word/2010/wordprocessingShape">
                    <wps:wsp>
                      <wps:cNvSpPr txBox="1"/>
                      <wps:spPr>
                        <a:xfrm>
                          <a:off x="0" y="0"/>
                          <a:ext cx="3124800" cy="1254369"/>
                        </a:xfrm>
                        <a:prstGeom prst="rect">
                          <a:avLst/>
                        </a:prstGeom>
                        <a:solidFill>
                          <a:schemeClr val="lt1"/>
                        </a:solidFill>
                        <a:ln w="6350">
                          <a:solidFill>
                            <a:prstClr val="black"/>
                          </a:solidFill>
                        </a:ln>
                      </wps:spPr>
                      <wps:txb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2E5CDF" id="Text Box 7" o:spid="_x0000_s1033" type="#_x0000_t202" style="width:246.05pt;height: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" fillcolor="white [3201]" strokeweight=".5pt">
                <v:textbox>
                  <w:txbxContent>
                    <w:p w14:paraId="5080BF82"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 SHA256 hashing</w:t>
                      </w:r>
                    </w:p>
                    <w:p w14:paraId="763FCA58"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func calculateHash(block network.Block) string {</w:t>
                      </w:r>
                    </w:p>
                    <w:p w14:paraId="0842964C" w14:textId="6EAA44EB"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cord := strconv.Itoa(block.Index) + block.Timestamp +</w:t>
                      </w:r>
                      <w:r>
                        <w:rPr>
                          <w:rFonts w:ascii="Courier New" w:hAnsi="Courier New" w:cs="Courier New"/>
                          <w:sz w:val="16"/>
                        </w:rPr>
                        <w:t xml:space="preserve"> block.Transaction +</w:t>
                      </w:r>
                      <w:r w:rsidRPr="00940A68">
                        <w:rPr>
                          <w:rFonts w:ascii="Courier New" w:hAnsi="Courier New" w:cs="Courier New"/>
                          <w:sz w:val="16"/>
                        </w:rPr>
                        <w:t xml:space="preserve"> block.PrevHash + block.Signature</w:t>
                      </w:r>
                    </w:p>
                    <w:p w14:paraId="7D8C8CB1"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 := sha256.New()</w:t>
                      </w:r>
                    </w:p>
                    <w:p w14:paraId="13FE4D27"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Write([]byte(record))</w:t>
                      </w:r>
                    </w:p>
                    <w:p w14:paraId="1DE2858C"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hashed := h.Sum(nil)</w:t>
                      </w:r>
                    </w:p>
                    <w:p w14:paraId="1629FE10" w14:textId="77777777" w:rsidR="005B049F" w:rsidRPr="00940A68" w:rsidRDefault="005B049F" w:rsidP="00940A68">
                      <w:pPr>
                        <w:contextualSpacing/>
                        <w:rPr>
                          <w:rFonts w:ascii="Courier New" w:hAnsi="Courier New" w:cs="Courier New"/>
                          <w:sz w:val="16"/>
                        </w:rPr>
                      </w:pPr>
                      <w:r w:rsidRPr="00940A68">
                        <w:rPr>
                          <w:rFonts w:ascii="Courier New" w:hAnsi="Courier New" w:cs="Courier New"/>
                          <w:sz w:val="16"/>
                        </w:rPr>
                        <w:tab/>
                        <w:t>return hex.EncodeToString(hashed)</w:t>
                      </w:r>
                    </w:p>
                    <w:p w14:paraId="2DD427D5" w14:textId="64047A1C" w:rsidR="005B049F" w:rsidRPr="005653FB" w:rsidRDefault="005B049F" w:rsidP="00940A68">
                      <w:pPr>
                        <w:contextualSpacing/>
                        <w:rPr>
                          <w:rFonts w:ascii="Courier New" w:hAnsi="Courier New" w:cs="Courier New"/>
                          <w:sz w:val="16"/>
                        </w:rPr>
                      </w:pPr>
                      <w:r w:rsidRPr="00940A68">
                        <w:rPr>
                          <w:rFonts w:ascii="Courier New" w:hAnsi="Courier New" w:cs="Courier New"/>
                          <w:sz w:val="16"/>
                        </w:rPr>
                        <w:t>}</w:t>
                      </w:r>
                    </w:p>
                  </w:txbxContent>
                </v:textbox>
                <w10:anchorlock/>
              </v:shape>
            </w:pict>
          </mc:Fallback>
        </mc:AlternateContent>
      </w:r>
    </w:p>
    <w:p w14:paraId="7336DF75" w14:textId="65A21C6E" w:rsidR="00D9676A" w:rsidRPr="000E0863" w:rsidRDefault="00940A68" w:rsidP="00940A68">
      <w:pPr>
        <w:pStyle w:val="Caption"/>
        <w:rPr>
          <w:i w:val="0"/>
          <w:color w:val="auto"/>
          <w:sz w:val="16"/>
        </w:rPr>
      </w:pPr>
      <w:bookmarkStart w:id="46" w:name="_Ref64739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3</w:t>
      </w:r>
      <w:r w:rsidRPr="000E0863">
        <w:rPr>
          <w:i w:val="0"/>
          <w:color w:val="auto"/>
          <w:sz w:val="16"/>
        </w:rPr>
        <w:fldChar w:fldCharType="end"/>
      </w:r>
      <w:bookmarkEnd w:id="46"/>
      <w:r w:rsidRPr="000E0863">
        <w:rPr>
          <w:i w:val="0"/>
          <w:color w:val="auto"/>
          <w:sz w:val="16"/>
        </w:rPr>
        <w:t xml:space="preserve">. </w:t>
      </w:r>
      <w:proofErr w:type="spellStart"/>
      <w:r w:rsidRPr="000E0863">
        <w:rPr>
          <w:rFonts w:ascii="Courier New" w:hAnsi="Courier New" w:cs="Courier New"/>
          <w:i w:val="0"/>
          <w:color w:val="auto"/>
          <w:sz w:val="16"/>
        </w:rPr>
        <w:t>calculateHash</w:t>
      </w:r>
      <w:proofErr w:type="spellEnd"/>
      <w:r w:rsidRPr="000E0863">
        <w:rPr>
          <w:i w:val="0"/>
          <w:color w:val="auto"/>
          <w:sz w:val="16"/>
        </w:rPr>
        <w:t xml:space="preserve"> function.</w:t>
      </w:r>
    </w:p>
    <w:p w14:paraId="1B8FDACA" w14:textId="2E3968D0" w:rsidR="005B57A3" w:rsidRPr="005B57A3" w:rsidRDefault="005B57A3" w:rsidP="00266339">
      <w:pPr>
        <w:ind w:firstLine="202"/>
        <w:jc w:val="both"/>
        <w:rPr>
          <w:i/>
        </w:rPr>
      </w:pPr>
      <w:proofErr w:type="spellStart"/>
      <w:r w:rsidRPr="00AB3C6D">
        <w:rPr>
          <w:rFonts w:ascii="Courier New" w:hAnsi="Courier New" w:cs="Courier New"/>
        </w:rPr>
        <w:lastRenderedPageBreak/>
        <w:t>generateBlock</w:t>
      </w:r>
      <w:proofErr w:type="spellEnd"/>
      <w:r>
        <w:rPr>
          <w:i/>
        </w:rPr>
        <w:t xml:space="preserve"> </w:t>
      </w:r>
      <w:r w:rsidRPr="005B57A3">
        <w:t>creates a new block to be added to the blockchain with the necessary transaction information inside it.</w:t>
      </w:r>
      <w:r w:rsidR="00266339">
        <w:t xml:space="preserve"> </w:t>
      </w:r>
      <w:r w:rsidR="00266339" w:rsidRPr="00266339">
        <w:fldChar w:fldCharType="begin"/>
      </w:r>
      <w:r w:rsidR="00266339" w:rsidRPr="00266339">
        <w:instrText xml:space="preserve"> REF _Ref6474345 \h  \* MERGEFORMAT </w:instrText>
      </w:r>
      <w:r w:rsidR="00266339" w:rsidRPr="00266339">
        <w:fldChar w:fldCharType="separate"/>
      </w:r>
      <w:r w:rsidR="00CF106D" w:rsidRPr="00CF106D">
        <w:t xml:space="preserve">Figure </w:t>
      </w:r>
      <w:r w:rsidR="00CF106D" w:rsidRPr="00CF106D">
        <w:rPr>
          <w:noProof/>
        </w:rPr>
        <w:t>14</w:t>
      </w:r>
      <w:r w:rsidR="00266339" w:rsidRPr="00266339">
        <w:fldChar w:fldCharType="end"/>
      </w:r>
      <w:r w:rsidR="00266339">
        <w:t xml:space="preserve"> shows the code for this function.</w:t>
      </w:r>
    </w:p>
    <w:p w14:paraId="597DE015" w14:textId="77777777" w:rsidR="005B57A3" w:rsidRPr="005B57A3" w:rsidRDefault="005B57A3" w:rsidP="005B57A3"/>
    <w:p w14:paraId="6AEFA067" w14:textId="77777777" w:rsidR="00266339" w:rsidRDefault="005B57A3" w:rsidP="00266339">
      <w:pPr>
        <w:keepNext/>
      </w:pPr>
      <w:r w:rsidRPr="005042CD">
        <w:rPr>
          <w:noProof/>
          <w:lang w:eastAsia="ja-JP"/>
        </w:rPr>
        <mc:AlternateContent>
          <mc:Choice Requires="wps">
            <w:drawing>
              <wp:inline distT="0" distB="0" distL="0" distR="0" wp14:anchorId="002AB3FC" wp14:editId="5F922CFD">
                <wp:extent cx="3124800" cy="2652584"/>
                <wp:effectExtent l="0" t="0" r="12700" b="14605"/>
                <wp:docPr id="11" name="Text Box 11"/>
                <wp:cNvGraphicFramePr/>
                <a:graphic xmlns:a="http://schemas.openxmlformats.org/drawingml/2006/main">
                  <a:graphicData uri="http://schemas.microsoft.com/office/word/2010/wordprocessingShape">
                    <wps:wsp>
                      <wps:cNvSpPr txBox="1"/>
                      <wps:spPr>
                        <a:xfrm>
                          <a:off x="0" y="0"/>
                          <a:ext cx="3124800" cy="2652584"/>
                        </a:xfrm>
                        <a:prstGeom prst="rect">
                          <a:avLst/>
                        </a:prstGeom>
                        <a:solidFill>
                          <a:schemeClr val="lt1"/>
                        </a:solidFill>
                        <a:ln w="6350">
                          <a:solidFill>
                            <a:prstClr val="black"/>
                          </a:solidFill>
                        </a:ln>
                      </wps:spPr>
                      <wps:txb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2AB3FC" id="Text Box 11" o:spid="_x0000_s1034" type="#_x0000_t202" style="width:246.05pt;height:20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" fillcolor="white [3201]" strokeweight=".5pt">
                <v:textbox>
                  <w:txbxContent>
                    <w:p w14:paraId="13B02973" w14:textId="599D84A1"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 xml:space="preserve">// create a new block using previous block's </w:t>
                      </w:r>
                      <w:r>
                        <w:rPr>
                          <w:rFonts w:ascii="Courier New" w:hAnsi="Courier New" w:cs="Courier New"/>
                          <w:sz w:val="16"/>
                        </w:rPr>
                        <w:t xml:space="preserve">  // </w:t>
                      </w:r>
                      <w:r w:rsidRPr="005B57A3">
                        <w:rPr>
                          <w:rFonts w:ascii="Courier New" w:hAnsi="Courier New" w:cs="Courier New"/>
                          <w:sz w:val="16"/>
                        </w:rPr>
                        <w:t>hash</w:t>
                      </w:r>
                    </w:p>
                    <w:p w14:paraId="6832EA5B"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func generateBlock(oldBlock network.Block, Transaction string, address string, timeSent time.Time) network.Block {</w:t>
                      </w:r>
                    </w:p>
                    <w:p w14:paraId="04558D23" w14:textId="77777777" w:rsidR="005B049F" w:rsidRPr="005B57A3" w:rsidRDefault="005B049F" w:rsidP="005B57A3">
                      <w:pPr>
                        <w:contextualSpacing/>
                        <w:rPr>
                          <w:rFonts w:ascii="Courier New" w:hAnsi="Courier New" w:cs="Courier New"/>
                          <w:sz w:val="16"/>
                        </w:rPr>
                      </w:pPr>
                    </w:p>
                    <w:p w14:paraId="611436A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var newBlock network.Block</w:t>
                      </w:r>
                    </w:p>
                    <w:p w14:paraId="5F8194AF" w14:textId="77777777" w:rsidR="005B049F" w:rsidRPr="005B57A3" w:rsidRDefault="005B049F" w:rsidP="005B57A3">
                      <w:pPr>
                        <w:contextualSpacing/>
                        <w:rPr>
                          <w:rFonts w:ascii="Courier New" w:hAnsi="Courier New" w:cs="Courier New"/>
                          <w:sz w:val="16"/>
                        </w:rPr>
                      </w:pPr>
                    </w:p>
                    <w:p w14:paraId="0931EC9F"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t := time.Now()</w:t>
                      </w:r>
                    </w:p>
                    <w:p w14:paraId="5B4F4A9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tamp = time.Unix(0, t.UnixNano()).String()</w:t>
                      </w:r>
                    </w:p>
                    <w:p w14:paraId="0BED0029" w14:textId="77777777" w:rsidR="005B049F" w:rsidRPr="005B57A3" w:rsidRDefault="005B049F" w:rsidP="005B57A3">
                      <w:pPr>
                        <w:contextualSpacing/>
                        <w:rPr>
                          <w:rFonts w:ascii="Courier New" w:hAnsi="Courier New" w:cs="Courier New"/>
                          <w:sz w:val="16"/>
                        </w:rPr>
                      </w:pPr>
                    </w:p>
                    <w:p w14:paraId="1E2BEA0E"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Index = oldBlock.Index + 1</w:t>
                      </w:r>
                    </w:p>
                    <w:p w14:paraId="15BEE7A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ransaction = Transaction</w:t>
                      </w:r>
                    </w:p>
                    <w:p w14:paraId="57CA30A9"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PrevHash = oldBlock.Hash</w:t>
                      </w:r>
                    </w:p>
                    <w:p w14:paraId="02B99D50"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Signature = address</w:t>
                      </w:r>
                    </w:p>
                    <w:p w14:paraId="25D4B857"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TimeSent = timeSent</w:t>
                      </w:r>
                    </w:p>
                    <w:p w14:paraId="6CB0B6E0" w14:textId="77777777" w:rsidR="005B049F" w:rsidRPr="005B57A3" w:rsidRDefault="005B049F" w:rsidP="005B57A3">
                      <w:pPr>
                        <w:contextualSpacing/>
                        <w:rPr>
                          <w:rFonts w:ascii="Courier New" w:hAnsi="Courier New" w:cs="Courier New"/>
                          <w:sz w:val="16"/>
                        </w:rPr>
                      </w:pPr>
                    </w:p>
                    <w:p w14:paraId="526494FA"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newBlock.Hash = calculateHash(newBlock)</w:t>
                      </w:r>
                    </w:p>
                    <w:p w14:paraId="77B42058" w14:textId="77777777" w:rsidR="005B049F" w:rsidRPr="005B57A3" w:rsidRDefault="005B049F" w:rsidP="005B57A3">
                      <w:pPr>
                        <w:contextualSpacing/>
                        <w:rPr>
                          <w:rFonts w:ascii="Courier New" w:hAnsi="Courier New" w:cs="Courier New"/>
                          <w:sz w:val="16"/>
                        </w:rPr>
                      </w:pPr>
                    </w:p>
                    <w:p w14:paraId="5449D4E4" w14:textId="77777777" w:rsidR="005B049F" w:rsidRPr="005B57A3" w:rsidRDefault="005B049F" w:rsidP="005B57A3">
                      <w:pPr>
                        <w:contextualSpacing/>
                        <w:rPr>
                          <w:rFonts w:ascii="Courier New" w:hAnsi="Courier New" w:cs="Courier New"/>
                          <w:sz w:val="16"/>
                        </w:rPr>
                      </w:pPr>
                      <w:r w:rsidRPr="005B57A3">
                        <w:rPr>
                          <w:rFonts w:ascii="Courier New" w:hAnsi="Courier New" w:cs="Courier New"/>
                          <w:sz w:val="16"/>
                        </w:rPr>
                        <w:tab/>
                        <w:t>return newBlock</w:t>
                      </w:r>
                    </w:p>
                    <w:p w14:paraId="7426D5D5" w14:textId="2F7911A9" w:rsidR="005B049F" w:rsidRPr="005653FB" w:rsidRDefault="005B049F" w:rsidP="005B57A3">
                      <w:pPr>
                        <w:contextualSpacing/>
                        <w:rPr>
                          <w:rFonts w:ascii="Courier New" w:hAnsi="Courier New" w:cs="Courier New"/>
                          <w:sz w:val="16"/>
                        </w:rPr>
                      </w:pPr>
                      <w:r w:rsidRPr="005B57A3">
                        <w:rPr>
                          <w:rFonts w:ascii="Courier New" w:hAnsi="Courier New" w:cs="Courier New"/>
                          <w:sz w:val="16"/>
                        </w:rPr>
                        <w:t>}</w:t>
                      </w:r>
                    </w:p>
                  </w:txbxContent>
                </v:textbox>
                <w10:anchorlock/>
              </v:shape>
            </w:pict>
          </mc:Fallback>
        </mc:AlternateContent>
      </w:r>
    </w:p>
    <w:p w14:paraId="13982352" w14:textId="10C1DA5D" w:rsidR="00BD305A" w:rsidRPr="000E0863" w:rsidRDefault="00266339" w:rsidP="00DC4BF6">
      <w:pPr>
        <w:pStyle w:val="Caption"/>
        <w:rPr>
          <w:i w:val="0"/>
          <w:color w:val="auto"/>
          <w:sz w:val="16"/>
        </w:rPr>
      </w:pPr>
      <w:bookmarkStart w:id="47" w:name="_Ref647434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4</w:t>
      </w:r>
      <w:r w:rsidRPr="000E0863">
        <w:rPr>
          <w:i w:val="0"/>
          <w:color w:val="auto"/>
          <w:sz w:val="16"/>
        </w:rPr>
        <w:fldChar w:fldCharType="end"/>
      </w:r>
      <w:bookmarkEnd w:id="47"/>
      <w:r w:rsidRPr="000E0863">
        <w:rPr>
          <w:i w:val="0"/>
          <w:color w:val="auto"/>
          <w:sz w:val="16"/>
        </w:rPr>
        <w:t xml:space="preserve">. </w:t>
      </w:r>
      <w:proofErr w:type="spellStart"/>
      <w:r w:rsidRPr="000E0863">
        <w:rPr>
          <w:rFonts w:ascii="Courier New" w:hAnsi="Courier New" w:cs="Courier New"/>
          <w:i w:val="0"/>
          <w:color w:val="auto"/>
          <w:sz w:val="16"/>
        </w:rPr>
        <w:t>generateBlock</w:t>
      </w:r>
      <w:proofErr w:type="spellEnd"/>
      <w:r w:rsidRPr="000E0863">
        <w:rPr>
          <w:i w:val="0"/>
          <w:color w:val="auto"/>
          <w:sz w:val="16"/>
        </w:rPr>
        <w:t xml:space="preserve"> function.</w:t>
      </w:r>
    </w:p>
    <w:p w14:paraId="30E523D2" w14:textId="687EBA43" w:rsidR="00E4639B" w:rsidRPr="005042CD" w:rsidRDefault="000A2A6C" w:rsidP="006832DA">
      <w:pPr>
        <w:pStyle w:val="Heading3"/>
        <w:rPr>
          <w:lang w:eastAsia="ja-JP"/>
        </w:rPr>
      </w:pPr>
      <w:bookmarkStart w:id="48" w:name="_Toc3892318"/>
      <w:r>
        <w:rPr>
          <w:lang w:eastAsia="ja-JP"/>
        </w:rPr>
        <w:t>T</w:t>
      </w:r>
      <w:r w:rsidR="00E4639B" w:rsidRPr="005042CD">
        <w:rPr>
          <w:lang w:eastAsia="ja-JP"/>
        </w:rPr>
        <w:t>angle</w:t>
      </w:r>
      <w:bookmarkEnd w:id="48"/>
      <w:r w:rsidR="00876DA7">
        <w:rPr>
          <w:lang w:eastAsia="ja-JP"/>
        </w:rPr>
        <w:t xml:space="preserve"> implementation</w:t>
      </w:r>
    </w:p>
    <w:p w14:paraId="619BF472" w14:textId="0701444B" w:rsidR="00E4639B" w:rsidRDefault="00E4639B" w:rsidP="00E4639B">
      <w:pPr>
        <w:ind w:firstLine="202"/>
        <w:jc w:val="both"/>
        <w:rPr>
          <w:lang w:eastAsia="ja-JP"/>
        </w:rPr>
      </w:pPr>
      <w:r w:rsidRPr="005042CD">
        <w:rPr>
          <w:lang w:eastAsia="ja-JP"/>
        </w:rPr>
        <w:t xml:space="preserve">The company in charge of introducing the tangle created a visual simulation written in React  and D3.js </w:t>
      </w:r>
      <w:r w:rsidRPr="005042CD">
        <w:rPr>
          <w:lang w:eastAsia="ja-JP"/>
        </w:rPr>
        <w:fldChar w:fldCharType="begin" w:fldLock="1"/>
      </w:r>
      <w:r w:rsidR="002750AF">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F33E63" w:rsidRPr="00F33E63">
        <w:rPr>
          <w:noProof/>
          <w:lang w:eastAsia="ja-JP"/>
        </w:rPr>
        <w:t>[16]</w:t>
      </w:r>
      <w:r w:rsidRPr="005042CD">
        <w:rPr>
          <w:lang w:eastAsia="ja-JP"/>
        </w:rPr>
        <w:fldChar w:fldCharType="end"/>
      </w:r>
      <w:r w:rsidRPr="005042CD">
        <w:rPr>
          <w:lang w:eastAsia="ja-JP"/>
        </w:rPr>
        <w:t>. This visualization is used as a guide for the implementation of the tangle in Go.</w:t>
      </w:r>
    </w:p>
    <w:p w14:paraId="06BAAD15" w14:textId="7A535B7F" w:rsidR="0061787F" w:rsidRPr="00A33F0B" w:rsidRDefault="0061787F" w:rsidP="00E4639B">
      <w:pPr>
        <w:ind w:firstLine="202"/>
        <w:jc w:val="both"/>
        <w:rPr>
          <w:lang w:eastAsia="ja-JP"/>
        </w:rPr>
      </w:pPr>
      <w:r w:rsidRPr="0061787F">
        <w:rPr>
          <w:lang w:eastAsia="ja-JP"/>
        </w:rPr>
        <w:t>The tangle is defined as a Directed Acyclic Graph (DA</w:t>
      </w:r>
      <w:r w:rsidR="00520E4B">
        <w:rPr>
          <w:lang w:eastAsia="ja-JP"/>
        </w:rPr>
        <w:t>G</w:t>
      </w:r>
      <w:r w:rsidRPr="0061787F">
        <w:rPr>
          <w:lang w:eastAsia="ja-JP"/>
        </w:rPr>
        <w:t>), where nodes represent blocks, each containing exactly one transaction, and edges represent verification links between transactions. Each transaction is identified by an index, as sh</w:t>
      </w:r>
      <w:r w:rsidRPr="00A33F0B">
        <w:rPr>
          <w:lang w:eastAsia="ja-JP"/>
        </w:rPr>
        <w:t>own in</w:t>
      </w:r>
      <w:r w:rsidR="00520E4B" w:rsidRPr="00A33F0B">
        <w:rPr>
          <w:lang w:eastAsia="ja-JP"/>
        </w:rPr>
        <w:t xml:space="preserve"> </w:t>
      </w:r>
      <w:r w:rsidR="00520E4B" w:rsidRPr="00A33F0B">
        <w:rPr>
          <w:lang w:eastAsia="ja-JP"/>
        </w:rPr>
        <w:fldChar w:fldCharType="begin"/>
      </w:r>
      <w:r w:rsidR="00520E4B" w:rsidRPr="00A33F0B">
        <w:rPr>
          <w:lang w:eastAsia="ja-JP"/>
        </w:rPr>
        <w:instrText xml:space="preserve"> REF _Ref6399511 \h </w:instrText>
      </w:r>
      <w:r w:rsidR="00A33F0B">
        <w:rPr>
          <w:lang w:eastAsia="ja-JP"/>
        </w:rPr>
        <w:instrText xml:space="preserve"> \* MERGEFORMAT </w:instrText>
      </w:r>
      <w:r w:rsidR="00520E4B" w:rsidRPr="00A33F0B">
        <w:rPr>
          <w:lang w:eastAsia="ja-JP"/>
        </w:rPr>
      </w:r>
      <w:r w:rsidR="00520E4B" w:rsidRPr="00A33F0B">
        <w:rPr>
          <w:lang w:eastAsia="ja-JP"/>
        </w:rPr>
        <w:fldChar w:fldCharType="separate"/>
      </w:r>
      <w:r w:rsidR="00CF106D" w:rsidRPr="00CF106D">
        <w:rPr>
          <w:lang w:eastAsia="ja-JP"/>
        </w:rPr>
        <w:t xml:space="preserve">Figure </w:t>
      </w:r>
      <w:r w:rsidR="00CF106D" w:rsidRPr="00CF106D">
        <w:rPr>
          <w:noProof/>
          <w:lang w:eastAsia="ja-JP"/>
        </w:rPr>
        <w:t>15</w:t>
      </w:r>
      <w:r w:rsidR="00520E4B" w:rsidRPr="00A33F0B">
        <w:rPr>
          <w:lang w:eastAsia="ja-JP"/>
        </w:rPr>
        <w:fldChar w:fldCharType="end"/>
      </w:r>
      <w:r w:rsidRPr="00A33F0B">
        <w:rPr>
          <w:lang w:eastAsia="ja-JP"/>
        </w:rPr>
        <w:t>.</w:t>
      </w:r>
    </w:p>
    <w:p w14:paraId="56F581FA" w14:textId="77777777" w:rsidR="002025C0" w:rsidRPr="005042CD" w:rsidRDefault="002025C0" w:rsidP="00E4639B">
      <w:pPr>
        <w:ind w:firstLine="202"/>
        <w:jc w:val="both"/>
        <w:rPr>
          <w:lang w:eastAsia="ja-JP"/>
        </w:rPr>
      </w:pPr>
    </w:p>
    <w:bookmarkStart w:id="49" w:name="_Toc3889814"/>
    <w:p w14:paraId="4D81627C" w14:textId="2E9E3463" w:rsidR="00B41F24" w:rsidRPr="002025C0" w:rsidRDefault="002025C0" w:rsidP="00B41F24">
      <w:pPr>
        <w:rPr>
          <w:lang w:eastAsia="ja-JP"/>
        </w:rPr>
      </w:pPr>
      <w:r w:rsidRPr="005042CD">
        <w:rPr>
          <w:noProof/>
          <w:lang w:eastAsia="ja-JP"/>
        </w:rPr>
        <mc:AlternateContent>
          <mc:Choice Requires="wps">
            <w:drawing>
              <wp:inline distT="0" distB="0" distL="0" distR="0" wp14:anchorId="064C7F94" wp14:editId="23645B54">
                <wp:extent cx="3124800" cy="3469341"/>
                <wp:effectExtent l="0" t="0" r="12700" b="10795"/>
                <wp:docPr id="21" name="Text Box 21"/>
                <wp:cNvGraphicFramePr/>
                <a:graphic xmlns:a="http://schemas.openxmlformats.org/drawingml/2006/main">
                  <a:graphicData uri="http://schemas.microsoft.com/office/word/2010/wordprocessingShape">
                    <wps:wsp>
                      <wps:cNvSpPr txBox="1"/>
                      <wps:spPr>
                        <a:xfrm>
                          <a:off x="0" y="0"/>
                          <a:ext cx="3124800" cy="3469341"/>
                        </a:xfrm>
                        <a:prstGeom prst="rect">
                          <a:avLst/>
                        </a:prstGeom>
                        <a:solidFill>
                          <a:schemeClr val="lt1"/>
                        </a:solidFill>
                        <a:ln w="6350">
                          <a:solidFill>
                            <a:prstClr val="black"/>
                          </a:solidFill>
                        </a:ln>
                      </wps:spPr>
                      <wps:txb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4C7F94" id="Text Box 21" o:spid="_x0000_s1035" type="#_x0000_t202" style="width:246.05pt;height:27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" fillcolor="white [3201]" strokeweight=".5pt">
                <v:textbox>
                  <w:txbxContent>
                    <w:p w14:paraId="63A66C3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Transaction struct {</w:t>
                      </w:r>
                    </w:p>
                    <w:p w14:paraId="0293741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Index      int</w:t>
                      </w:r>
                    </w:p>
                    <w:p w14:paraId="6DD89F71"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Operation  string</w:t>
                      </w:r>
                    </w:p>
                    <w:p w14:paraId="326441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Int    int64</w:t>
                      </w:r>
                    </w:p>
                    <w:p w14:paraId="4B3DFFD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tring string</w:t>
                      </w:r>
                    </w:p>
                    <w:p w14:paraId="248C99D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Weight     int</w:t>
                      </w:r>
                    </w:p>
                    <w:p w14:paraId="40F5E86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CumWeight  int</w:t>
                      </w:r>
                    </w:p>
                    <w:p w14:paraId="34E18C7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ignature  string</w:t>
                      </w:r>
                    </w:p>
                    <w:p w14:paraId="4BD66AED"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       string</w:t>
                      </w:r>
                    </w:p>
                    <w:p w14:paraId="7BD0DAB0"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1   string</w:t>
                      </w:r>
                    </w:p>
                    <w:p w14:paraId="166294E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ashApp2   string</w:t>
                      </w:r>
                    </w:p>
                    <w:p w14:paraId="5EF79BF7"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meSent   time.Time</w:t>
                      </w:r>
                    </w:p>
                    <w:p w14:paraId="5C272D1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65F9CDCE" w14:textId="77777777" w:rsidR="005B049F" w:rsidRPr="002025C0" w:rsidRDefault="005B049F" w:rsidP="002025C0">
                      <w:pPr>
                        <w:contextualSpacing/>
                        <w:rPr>
                          <w:rFonts w:ascii="Courier New" w:hAnsi="Courier New" w:cs="Courier New"/>
                          <w:sz w:val="16"/>
                        </w:rPr>
                      </w:pPr>
                    </w:p>
                    <w:p w14:paraId="3B593AB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Link struct {</w:t>
                      </w:r>
                    </w:p>
                    <w:p w14:paraId="692F5BDE"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arget int</w:t>
                      </w:r>
                    </w:p>
                    <w:p w14:paraId="58E4537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ource int</w:t>
                      </w:r>
                    </w:p>
                    <w:p w14:paraId="4A63448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w:t>
                      </w:r>
                    </w:p>
                    <w:p w14:paraId="5D484395" w14:textId="77777777" w:rsidR="005B049F" w:rsidRPr="002025C0" w:rsidRDefault="005B049F" w:rsidP="002025C0">
                      <w:pPr>
                        <w:contextualSpacing/>
                        <w:rPr>
                          <w:rFonts w:ascii="Courier New" w:hAnsi="Courier New" w:cs="Courier New"/>
                          <w:sz w:val="16"/>
                        </w:rPr>
                      </w:pPr>
                    </w:p>
                    <w:p w14:paraId="38559DD8"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 Tangle is a DAG of Transactions</w:t>
                      </w:r>
                    </w:p>
                    <w:p w14:paraId="479544D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type DAG struct {</w:t>
                      </w:r>
                    </w:p>
                    <w:p w14:paraId="447E5F4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ransactions []Transaction</w:t>
                      </w:r>
                    </w:p>
                    <w:p w14:paraId="3F1A97C3"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inks        []Link</w:t>
                      </w:r>
                    </w:p>
                    <w:p w14:paraId="7A3CF3AB"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Lambda       float64</w:t>
                      </w:r>
                    </w:p>
                    <w:p w14:paraId="0F5CF38A"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Alpha        float32</w:t>
                      </w:r>
                    </w:p>
                    <w:p w14:paraId="7BF7B7E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H            int64</w:t>
                      </w:r>
                    </w:p>
                    <w:p w14:paraId="69569FF6"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TipSelection string</w:t>
                      </w:r>
                    </w:p>
                    <w:p w14:paraId="3B437D34" w14:textId="77777777" w:rsidR="005B049F" w:rsidRPr="002025C0" w:rsidRDefault="005B049F" w:rsidP="002025C0">
                      <w:pPr>
                        <w:contextualSpacing/>
                        <w:rPr>
                          <w:rFonts w:ascii="Courier New" w:hAnsi="Courier New" w:cs="Courier New"/>
                          <w:sz w:val="16"/>
                        </w:rPr>
                      </w:pPr>
                      <w:r w:rsidRPr="002025C0">
                        <w:rPr>
                          <w:rFonts w:ascii="Courier New" w:hAnsi="Courier New" w:cs="Courier New"/>
                          <w:sz w:val="16"/>
                        </w:rPr>
                        <w:tab/>
                        <w:t>State        map[string]int</w:t>
                      </w:r>
                    </w:p>
                    <w:p w14:paraId="01EFC004" w14:textId="27270FC1" w:rsidR="005B049F" w:rsidRPr="005653FB" w:rsidRDefault="005B049F" w:rsidP="002025C0">
                      <w:pPr>
                        <w:contextualSpacing/>
                        <w:rPr>
                          <w:rFonts w:ascii="Courier New" w:hAnsi="Courier New" w:cs="Courier New"/>
                          <w:sz w:val="16"/>
                        </w:rPr>
                      </w:pPr>
                      <w:r w:rsidRPr="002025C0">
                        <w:rPr>
                          <w:rFonts w:ascii="Courier New" w:hAnsi="Courier New" w:cs="Courier New"/>
                          <w:sz w:val="16"/>
                        </w:rPr>
                        <w:t>}</w:t>
                      </w:r>
                    </w:p>
                  </w:txbxContent>
                </v:textbox>
                <w10:anchorlock/>
              </v:shape>
            </w:pict>
          </mc:Fallback>
        </mc:AlternateContent>
      </w:r>
    </w:p>
    <w:p w14:paraId="2947B948" w14:textId="70873453" w:rsidR="00E4639B" w:rsidRPr="005042CD" w:rsidRDefault="00E4639B" w:rsidP="00B41F24">
      <w:pPr>
        <w:rPr>
          <w:i/>
          <w:lang w:eastAsia="ja-JP"/>
        </w:rPr>
      </w:pPr>
      <w:bookmarkStart w:id="50" w:name="_Ref63995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5</w:t>
      </w:r>
      <w:r w:rsidRPr="005042CD">
        <w:rPr>
          <w:sz w:val="16"/>
          <w:lang w:eastAsia="ja-JP"/>
        </w:rPr>
        <w:fldChar w:fldCharType="end"/>
      </w:r>
      <w:bookmarkEnd w:id="50"/>
      <w:r w:rsidRPr="005042CD">
        <w:rPr>
          <w:sz w:val="16"/>
          <w:lang w:eastAsia="ja-JP"/>
        </w:rPr>
        <w:t>. Basic code for the tangle.</w:t>
      </w:r>
      <w:bookmarkEnd w:id="49"/>
    </w:p>
    <w:p w14:paraId="392FBE82" w14:textId="77777777" w:rsidR="00E4639B" w:rsidRPr="005042CD" w:rsidRDefault="00E4639B" w:rsidP="00E4639B">
      <w:pPr>
        <w:jc w:val="both"/>
        <w:rPr>
          <w:i/>
          <w:lang w:eastAsia="ja-JP"/>
        </w:rPr>
      </w:pPr>
    </w:p>
    <w:p w14:paraId="3F9BD7CC" w14:textId="5AC8B849" w:rsidR="00E4639B" w:rsidRPr="005042CD" w:rsidRDefault="00E4639B" w:rsidP="00E4639B">
      <w:pPr>
        <w:jc w:val="both"/>
        <w:rPr>
          <w:lang w:eastAsia="ja-JP"/>
        </w:rPr>
      </w:pPr>
      <w:r w:rsidRPr="005042CD">
        <w:rPr>
          <w:lang w:eastAsia="ja-JP"/>
        </w:rPr>
        <w:t>There are a number of specific functions for the tangle</w:t>
      </w:r>
      <w:r w:rsidR="00DA52AA">
        <w:rPr>
          <w:lang w:eastAsia="ja-JP"/>
        </w:rPr>
        <w:t>.</w:t>
      </w:r>
    </w:p>
    <w:p w14:paraId="16360BB6" w14:textId="77777777" w:rsidR="009722F6" w:rsidRDefault="009722F6" w:rsidP="009722F6">
      <w:pPr>
        <w:jc w:val="both"/>
        <w:rPr>
          <w:i/>
          <w:lang w:eastAsia="ja-JP"/>
        </w:rPr>
      </w:pPr>
    </w:p>
    <w:p w14:paraId="58B28260" w14:textId="376AC766" w:rsidR="00E4639B" w:rsidRDefault="00E4639B" w:rsidP="00DA52AA">
      <w:pPr>
        <w:ind w:firstLine="202"/>
        <w:jc w:val="both"/>
        <w:rPr>
          <w:lang w:eastAsia="ja-JP"/>
        </w:rPr>
      </w:pPr>
      <w:proofErr w:type="spellStart"/>
      <w:r w:rsidRPr="00D23072">
        <w:rPr>
          <w:rFonts w:ascii="Courier New" w:hAnsi="Courier New" w:cs="Courier New"/>
          <w:lang w:eastAsia="ja-JP"/>
        </w:rPr>
        <w:t>generateTransaction</w:t>
      </w:r>
      <w:proofErr w:type="spellEnd"/>
      <w:r w:rsidRPr="005042CD">
        <w:rPr>
          <w:i/>
          <w:lang w:eastAsia="ja-JP"/>
        </w:rPr>
        <w:t xml:space="preserve"> </w:t>
      </w:r>
      <w:r w:rsidRPr="005042CD">
        <w:rPr>
          <w:lang w:eastAsia="ja-JP"/>
        </w:rPr>
        <w:t>creates a new transaction to be added to the tangle</w:t>
      </w:r>
      <w:r w:rsidR="00903903">
        <w:rPr>
          <w:lang w:eastAsia="ja-JP"/>
        </w:rPr>
        <w:t xml:space="preserve"> with the necessary transaction information inside of </w:t>
      </w:r>
      <w:r w:rsidR="00903903" w:rsidRPr="00DA52AA">
        <w:rPr>
          <w:lang w:eastAsia="ja-JP"/>
        </w:rPr>
        <w:t>it.</w:t>
      </w:r>
      <w:r w:rsidR="00DA52AA" w:rsidRPr="00DA52AA">
        <w:rPr>
          <w:lang w:eastAsia="ja-JP"/>
        </w:rPr>
        <w:t xml:space="preserve"> </w:t>
      </w:r>
      <w:r w:rsidR="00DA52AA" w:rsidRPr="00DA52AA">
        <w:rPr>
          <w:lang w:eastAsia="ja-JP"/>
        </w:rPr>
        <w:fldChar w:fldCharType="begin"/>
      </w:r>
      <w:r w:rsidR="00DA52AA" w:rsidRPr="00DA52AA">
        <w:rPr>
          <w:lang w:eastAsia="ja-JP"/>
        </w:rPr>
        <w:instrText xml:space="preserve"> REF _Ref6474892 \h  \* MERGEFORMAT </w:instrText>
      </w:r>
      <w:r w:rsidR="00DA52AA" w:rsidRPr="00DA52AA">
        <w:rPr>
          <w:lang w:eastAsia="ja-JP"/>
        </w:rPr>
      </w:r>
      <w:r w:rsidR="00DA52AA" w:rsidRPr="00DA52AA">
        <w:rPr>
          <w:lang w:eastAsia="ja-JP"/>
        </w:rPr>
        <w:fldChar w:fldCharType="separate"/>
      </w:r>
      <w:r w:rsidR="00CF106D" w:rsidRPr="00CF106D">
        <w:t xml:space="preserve">Figure </w:t>
      </w:r>
      <w:r w:rsidR="00CF106D" w:rsidRPr="00CF106D">
        <w:rPr>
          <w:noProof/>
        </w:rPr>
        <w:t>16</w:t>
      </w:r>
      <w:r w:rsidR="00DA52AA" w:rsidRPr="00DA52AA">
        <w:rPr>
          <w:lang w:eastAsia="ja-JP"/>
        </w:rPr>
        <w:fldChar w:fldCharType="end"/>
      </w:r>
      <w:r w:rsidR="00DA52AA" w:rsidRPr="00DA52AA">
        <w:rPr>
          <w:lang w:eastAsia="ja-JP"/>
        </w:rPr>
        <w:t xml:space="preserve"> shows the code for this function.</w:t>
      </w:r>
    </w:p>
    <w:p w14:paraId="2311A6E7" w14:textId="2F00E4F7" w:rsidR="00A94031" w:rsidRDefault="00A94031" w:rsidP="009722F6">
      <w:pPr>
        <w:jc w:val="both"/>
        <w:rPr>
          <w:lang w:eastAsia="ja-JP"/>
        </w:rPr>
      </w:pPr>
    </w:p>
    <w:p w14:paraId="72770A13" w14:textId="77777777" w:rsidR="00DA52AA" w:rsidRDefault="00A94031" w:rsidP="00DA52AA">
      <w:pPr>
        <w:keepNext/>
        <w:jc w:val="both"/>
      </w:pPr>
      <w:r w:rsidRPr="005042CD">
        <w:rPr>
          <w:noProof/>
          <w:lang w:eastAsia="ja-JP"/>
        </w:rPr>
        <mc:AlternateContent>
          <mc:Choice Requires="wps">
            <w:drawing>
              <wp:inline distT="0" distB="0" distL="0" distR="0" wp14:anchorId="729C8E41" wp14:editId="05EB1AD3">
                <wp:extent cx="3058886" cy="3272118"/>
                <wp:effectExtent l="0" t="0" r="14605" b="17780"/>
                <wp:docPr id="23" name="Text Box 23"/>
                <wp:cNvGraphicFramePr/>
                <a:graphic xmlns:a="http://schemas.openxmlformats.org/drawingml/2006/main">
                  <a:graphicData uri="http://schemas.microsoft.com/office/word/2010/wordprocessingShape">
                    <wps:wsp>
                      <wps:cNvSpPr txBox="1"/>
                      <wps:spPr>
                        <a:xfrm>
                          <a:off x="0" y="0"/>
                          <a:ext cx="3058886" cy="3272118"/>
                        </a:xfrm>
                        <a:prstGeom prst="rect">
                          <a:avLst/>
                        </a:prstGeom>
                        <a:solidFill>
                          <a:schemeClr val="lt1"/>
                        </a:solidFill>
                        <a:ln w="6350">
                          <a:solidFill>
                            <a:prstClr val="black"/>
                          </a:solidFill>
                        </a:ln>
                      </wps:spPr>
                      <wps:txb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9C8E41" id="Text Box 23" o:spid="_x0000_s1036" type="#_x0000_t202" style="width:240.85pt;height:2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" fillcolor="white [3201]" strokeweight=".5pt">
                <v:textbox>
                  <w:txbxContent>
                    <w:p w14:paraId="5B752D8F" w14:textId="16E94021" w:rsidR="005B049F" w:rsidRPr="00A94031" w:rsidRDefault="005B049F" w:rsidP="00A94031">
                      <w:pPr>
                        <w:rPr>
                          <w:rFonts w:ascii="Courier New" w:hAnsi="Courier New" w:cs="Courier New"/>
                          <w:sz w:val="16"/>
                        </w:rPr>
                      </w:pPr>
                      <w:r w:rsidRPr="00A94031">
                        <w:rPr>
                          <w:rFonts w:ascii="Courier New" w:hAnsi="Courier New" w:cs="Courier New"/>
                          <w:sz w:val="16"/>
                        </w:rPr>
                        <w:t xml:space="preserve">// create a new Transaction using previous </w:t>
                      </w:r>
                      <w:r>
                        <w:rPr>
                          <w:rFonts w:ascii="Courier New" w:hAnsi="Courier New" w:cs="Courier New"/>
                          <w:sz w:val="16"/>
                        </w:rPr>
                        <w:t xml:space="preserve">   // </w:t>
                      </w:r>
                      <w:r w:rsidRPr="00A94031">
                        <w:rPr>
                          <w:rFonts w:ascii="Courier New" w:hAnsi="Courier New" w:cs="Courier New"/>
                          <w:sz w:val="16"/>
                        </w:rPr>
                        <w:t>Transactions index</w:t>
                      </w:r>
                    </w:p>
                    <w:p w14:paraId="3961B2C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func generateTransaction(lastTransaction network.Transaction, Operation string, address string, timeSent time.Time) network.Transaction {</w:t>
                      </w:r>
                    </w:p>
                    <w:p w14:paraId="74141803" w14:textId="77777777" w:rsidR="005B049F" w:rsidRPr="00A94031" w:rsidRDefault="005B049F" w:rsidP="00A94031">
                      <w:pPr>
                        <w:rPr>
                          <w:rFonts w:ascii="Courier New" w:hAnsi="Courier New" w:cs="Courier New"/>
                          <w:sz w:val="16"/>
                        </w:rPr>
                      </w:pPr>
                    </w:p>
                    <w:p w14:paraId="41EA333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var newTransaction network.Transaction</w:t>
                      </w:r>
                    </w:p>
                    <w:p w14:paraId="50BC6049" w14:textId="77777777" w:rsidR="005B049F" w:rsidRPr="00A94031" w:rsidRDefault="005B049F" w:rsidP="00A94031">
                      <w:pPr>
                        <w:rPr>
                          <w:rFonts w:ascii="Courier New" w:hAnsi="Courier New" w:cs="Courier New"/>
                          <w:sz w:val="16"/>
                        </w:rPr>
                      </w:pPr>
                    </w:p>
                    <w:p w14:paraId="65C6A20A" w14:textId="7F4964D5"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Index = lastTransaction.Index+1</w:t>
                      </w:r>
                    </w:p>
                    <w:p w14:paraId="10434B7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Operation = Operation</w:t>
                      </w:r>
                    </w:p>
                    <w:p w14:paraId="00B25140" w14:textId="77777777" w:rsidR="005B049F" w:rsidRPr="00A94031" w:rsidRDefault="005B049F" w:rsidP="00A94031">
                      <w:pPr>
                        <w:rPr>
                          <w:rFonts w:ascii="Courier New" w:hAnsi="Courier New" w:cs="Courier New"/>
                          <w:sz w:val="16"/>
                        </w:rPr>
                      </w:pPr>
                    </w:p>
                    <w:p w14:paraId="53E3A8E4"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ow := time.Now()</w:t>
                      </w:r>
                    </w:p>
                    <w:p w14:paraId="5FD305D9"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Int = now.UnixNano() / 1000000</w:t>
                      </w:r>
                    </w:p>
                    <w:p w14:paraId="3D94450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tring = time.Unix(0, now.UnixNano()).String()</w:t>
                      </w:r>
                    </w:p>
                    <w:p w14:paraId="7C28E64C"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Weight = 1</w:t>
                      </w:r>
                    </w:p>
                    <w:p w14:paraId="4817D9C2"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Signature = address</w:t>
                      </w:r>
                    </w:p>
                    <w:p w14:paraId="5609D3E6"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Hash = calculateHash(newTransaction)</w:t>
                      </w:r>
                    </w:p>
                    <w:p w14:paraId="5212F206" w14:textId="77777777" w:rsidR="005B049F" w:rsidRPr="00A94031" w:rsidRDefault="005B049F" w:rsidP="00A94031">
                      <w:pPr>
                        <w:rPr>
                          <w:rFonts w:ascii="Courier New" w:hAnsi="Courier New" w:cs="Courier New"/>
                          <w:sz w:val="16"/>
                        </w:rPr>
                      </w:pPr>
                    </w:p>
                    <w:p w14:paraId="3BDBB75B"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newTransaction.TimeSent = timeSent</w:t>
                      </w:r>
                    </w:p>
                    <w:p w14:paraId="7715FC77" w14:textId="77777777" w:rsidR="005B049F" w:rsidRPr="00A94031" w:rsidRDefault="005B049F" w:rsidP="00A94031">
                      <w:pPr>
                        <w:rPr>
                          <w:rFonts w:ascii="Courier New" w:hAnsi="Courier New" w:cs="Courier New"/>
                          <w:sz w:val="16"/>
                        </w:rPr>
                      </w:pPr>
                    </w:p>
                    <w:p w14:paraId="21835C57" w14:textId="77777777" w:rsidR="005B049F" w:rsidRPr="00A94031" w:rsidRDefault="005B049F" w:rsidP="00A94031">
                      <w:pPr>
                        <w:rPr>
                          <w:rFonts w:ascii="Courier New" w:hAnsi="Courier New" w:cs="Courier New"/>
                          <w:sz w:val="16"/>
                        </w:rPr>
                      </w:pPr>
                      <w:r w:rsidRPr="00A94031">
                        <w:rPr>
                          <w:rFonts w:ascii="Courier New" w:hAnsi="Courier New" w:cs="Courier New"/>
                          <w:sz w:val="16"/>
                        </w:rPr>
                        <w:tab/>
                        <w:t>return newTransaction</w:t>
                      </w:r>
                    </w:p>
                    <w:p w14:paraId="5C000CEB" w14:textId="477A39DD" w:rsidR="005B049F" w:rsidRPr="005653FB" w:rsidRDefault="005B049F" w:rsidP="00A94031">
                      <w:pPr>
                        <w:rPr>
                          <w:rFonts w:ascii="Courier New" w:hAnsi="Courier New" w:cs="Courier New"/>
                          <w:sz w:val="16"/>
                        </w:rPr>
                      </w:pPr>
                      <w:r w:rsidRPr="00A94031">
                        <w:rPr>
                          <w:rFonts w:ascii="Courier New" w:hAnsi="Courier New" w:cs="Courier New"/>
                          <w:sz w:val="16"/>
                        </w:rPr>
                        <w:t>}</w:t>
                      </w:r>
                      <w:r w:rsidRPr="005653FB">
                        <w:rPr>
                          <w:rFonts w:ascii="Courier New" w:hAnsi="Courier New" w:cs="Courier New"/>
                          <w:sz w:val="16"/>
                        </w:rPr>
                        <w:t xml:space="preserve"> </w:t>
                      </w:r>
                    </w:p>
                  </w:txbxContent>
                </v:textbox>
                <w10:anchorlock/>
              </v:shape>
            </w:pict>
          </mc:Fallback>
        </mc:AlternateContent>
      </w:r>
    </w:p>
    <w:p w14:paraId="76F8452D" w14:textId="3764F1EA" w:rsidR="009722F6" w:rsidRPr="000E0863" w:rsidRDefault="00DA52AA" w:rsidP="002D2110">
      <w:pPr>
        <w:pStyle w:val="Caption"/>
        <w:jc w:val="both"/>
        <w:rPr>
          <w:i w:val="0"/>
          <w:color w:val="auto"/>
          <w:sz w:val="16"/>
          <w:lang w:eastAsia="ja-JP"/>
        </w:rPr>
      </w:pPr>
      <w:bookmarkStart w:id="51" w:name="_Ref6474892"/>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6</w:t>
      </w:r>
      <w:r w:rsidRPr="000E0863">
        <w:rPr>
          <w:i w:val="0"/>
          <w:color w:val="auto"/>
          <w:sz w:val="16"/>
        </w:rPr>
        <w:fldChar w:fldCharType="end"/>
      </w:r>
      <w:bookmarkEnd w:id="51"/>
      <w:r w:rsidRPr="000E0863">
        <w:rPr>
          <w:i w:val="0"/>
          <w:color w:val="auto"/>
          <w:sz w:val="16"/>
        </w:rPr>
        <w:t xml:space="preserve">. </w:t>
      </w:r>
      <w:proofErr w:type="spellStart"/>
      <w:r w:rsidRPr="000E0863">
        <w:rPr>
          <w:rFonts w:ascii="Courier New" w:hAnsi="Courier New" w:cs="Courier New"/>
          <w:i w:val="0"/>
          <w:color w:val="auto"/>
          <w:sz w:val="16"/>
        </w:rPr>
        <w:t>generateTransaction</w:t>
      </w:r>
      <w:proofErr w:type="spellEnd"/>
      <w:r w:rsidRPr="000E0863">
        <w:rPr>
          <w:i w:val="0"/>
          <w:color w:val="auto"/>
          <w:sz w:val="16"/>
        </w:rPr>
        <w:t xml:space="preserve"> function.</w:t>
      </w:r>
    </w:p>
    <w:p w14:paraId="534091D6" w14:textId="25DA961D" w:rsidR="00E4639B" w:rsidRDefault="00E4639B" w:rsidP="00F81D61">
      <w:pPr>
        <w:ind w:firstLine="202"/>
        <w:jc w:val="both"/>
        <w:rPr>
          <w:lang w:eastAsia="ja-JP"/>
        </w:rPr>
      </w:pPr>
      <w:proofErr w:type="spellStart"/>
      <w:r w:rsidRPr="00D23072">
        <w:rPr>
          <w:rFonts w:ascii="Courier New" w:hAnsi="Courier New" w:cs="Courier New"/>
          <w:lang w:eastAsia="ja-JP"/>
        </w:rPr>
        <w:t>generateLink</w:t>
      </w:r>
      <w:proofErr w:type="spellEnd"/>
      <w:r w:rsidRPr="005042CD">
        <w:rPr>
          <w:lang w:eastAsia="ja-JP"/>
        </w:rPr>
        <w:t xml:space="preserve"> creates a new link, from </w:t>
      </w:r>
      <w:r w:rsidR="00AF4905">
        <w:rPr>
          <w:lang w:eastAsia="ja-JP"/>
        </w:rPr>
        <w:t>a source (approving)</w:t>
      </w:r>
      <w:r w:rsidR="00AF4905" w:rsidRPr="005042CD">
        <w:rPr>
          <w:lang w:eastAsia="ja-JP"/>
        </w:rPr>
        <w:t xml:space="preserve"> </w:t>
      </w:r>
      <w:r w:rsidRPr="005042CD">
        <w:rPr>
          <w:lang w:eastAsia="ja-JP"/>
        </w:rPr>
        <w:t>transaction</w:t>
      </w:r>
      <w:r w:rsidR="00AF4905">
        <w:rPr>
          <w:lang w:eastAsia="ja-JP"/>
        </w:rPr>
        <w:t xml:space="preserve"> </w:t>
      </w:r>
      <w:r w:rsidRPr="005042CD">
        <w:rPr>
          <w:lang w:eastAsia="ja-JP"/>
        </w:rPr>
        <w:t xml:space="preserve">to </w:t>
      </w:r>
      <w:r w:rsidR="00AF4905">
        <w:rPr>
          <w:lang w:eastAsia="ja-JP"/>
        </w:rPr>
        <w:t>a target (approved)</w:t>
      </w:r>
      <w:r w:rsidRPr="005042CD">
        <w:rPr>
          <w:lang w:eastAsia="ja-JP"/>
        </w:rPr>
        <w:t xml:space="preserve"> transaction, to be added to the </w:t>
      </w:r>
      <w:r w:rsidRPr="0035437E">
        <w:rPr>
          <w:lang w:eastAsia="ja-JP"/>
        </w:rPr>
        <w:t>tangle.</w:t>
      </w:r>
      <w:r w:rsidR="0035437E" w:rsidRPr="0035437E">
        <w:rPr>
          <w:lang w:eastAsia="ja-JP"/>
        </w:rPr>
        <w:t xml:space="preserve"> </w:t>
      </w:r>
      <w:r w:rsidR="0035437E" w:rsidRPr="0035437E">
        <w:rPr>
          <w:lang w:eastAsia="ja-JP"/>
        </w:rPr>
        <w:fldChar w:fldCharType="begin"/>
      </w:r>
      <w:r w:rsidR="0035437E" w:rsidRPr="0035437E">
        <w:rPr>
          <w:lang w:eastAsia="ja-JP"/>
        </w:rPr>
        <w:instrText xml:space="preserve"> REF _Ref6475155 \h  \* MERGEFORMAT </w:instrText>
      </w:r>
      <w:r w:rsidR="0035437E" w:rsidRPr="0035437E">
        <w:rPr>
          <w:lang w:eastAsia="ja-JP"/>
        </w:rPr>
      </w:r>
      <w:r w:rsidR="0035437E" w:rsidRPr="0035437E">
        <w:rPr>
          <w:lang w:eastAsia="ja-JP"/>
        </w:rPr>
        <w:fldChar w:fldCharType="separate"/>
      </w:r>
      <w:r w:rsidR="00CF106D" w:rsidRPr="00CF106D">
        <w:t xml:space="preserve">Figure </w:t>
      </w:r>
      <w:r w:rsidR="00CF106D" w:rsidRPr="00CF106D">
        <w:rPr>
          <w:noProof/>
        </w:rPr>
        <w:t>17</w:t>
      </w:r>
      <w:r w:rsidR="0035437E" w:rsidRPr="0035437E">
        <w:rPr>
          <w:lang w:eastAsia="ja-JP"/>
        </w:rPr>
        <w:fldChar w:fldCharType="end"/>
      </w:r>
      <w:r w:rsidR="0035437E" w:rsidRPr="0035437E">
        <w:rPr>
          <w:lang w:eastAsia="ja-JP"/>
        </w:rPr>
        <w:t xml:space="preserve"> shows the code for this function.</w:t>
      </w:r>
      <w:r w:rsidR="00F81D61">
        <w:rPr>
          <w:lang w:eastAsia="ja-JP"/>
        </w:rPr>
        <w:t xml:space="preserve"> </w:t>
      </w:r>
    </w:p>
    <w:p w14:paraId="650C4B23" w14:textId="16786713" w:rsidR="002D2110" w:rsidRDefault="002D2110" w:rsidP="009722F6">
      <w:pPr>
        <w:jc w:val="both"/>
        <w:rPr>
          <w:lang w:eastAsia="ja-JP"/>
        </w:rPr>
      </w:pPr>
    </w:p>
    <w:p w14:paraId="0FE02243" w14:textId="77777777" w:rsidR="0047288D" w:rsidRDefault="00AF4905" w:rsidP="0047288D">
      <w:pPr>
        <w:keepNext/>
        <w:jc w:val="both"/>
      </w:pPr>
      <w:r w:rsidRPr="005042CD">
        <w:rPr>
          <w:noProof/>
          <w:lang w:eastAsia="ja-JP"/>
        </w:rPr>
        <mc:AlternateContent>
          <mc:Choice Requires="wps">
            <w:drawing>
              <wp:inline distT="0" distB="0" distL="0" distR="0" wp14:anchorId="0B8388C6" wp14:editId="554DE231">
                <wp:extent cx="3124800" cy="1353670"/>
                <wp:effectExtent l="0" t="0" r="12700" b="18415"/>
                <wp:docPr id="25" name="Text Box 25"/>
                <wp:cNvGraphicFramePr/>
                <a:graphic xmlns:a="http://schemas.openxmlformats.org/drawingml/2006/main">
                  <a:graphicData uri="http://schemas.microsoft.com/office/word/2010/wordprocessingShape">
                    <wps:wsp>
                      <wps:cNvSpPr txBox="1"/>
                      <wps:spPr>
                        <a:xfrm>
                          <a:off x="0" y="0"/>
                          <a:ext cx="3124800" cy="1353670"/>
                        </a:xfrm>
                        <a:prstGeom prst="rect">
                          <a:avLst/>
                        </a:prstGeom>
                        <a:solidFill>
                          <a:schemeClr val="lt1"/>
                        </a:solidFill>
                        <a:ln w="6350">
                          <a:solidFill>
                            <a:prstClr val="black"/>
                          </a:solidFill>
                        </a:ln>
                      </wps:spPr>
                      <wps:txb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8388C6" id="Text Box 25" o:spid="_x0000_s1037" type="#_x0000_t202" style="width:246.05pt;height:1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" fillcolor="white [3201]" strokeweight=".5pt">
                <v:textbox>
                  <w:txbxContent>
                    <w:p w14:paraId="44D7FF1F"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func generateLink(target network.Transaction, source network.Transaction) network.Link {</w:t>
                      </w:r>
                    </w:p>
                    <w:p w14:paraId="2D632F4A" w14:textId="77777777" w:rsidR="005B049F" w:rsidRPr="00AF4905" w:rsidRDefault="005B049F" w:rsidP="00AF4905">
                      <w:pPr>
                        <w:contextualSpacing/>
                        <w:rPr>
                          <w:rFonts w:ascii="Courier New" w:hAnsi="Courier New" w:cs="Courier New"/>
                          <w:sz w:val="16"/>
                        </w:rPr>
                      </w:pPr>
                    </w:p>
                    <w:p w14:paraId="5119FA5B"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var newLink network.Link</w:t>
                      </w:r>
                    </w:p>
                    <w:p w14:paraId="6CA6520B" w14:textId="77777777" w:rsidR="005B049F" w:rsidRPr="00AF4905" w:rsidRDefault="005B049F" w:rsidP="00AF4905">
                      <w:pPr>
                        <w:contextualSpacing/>
                        <w:rPr>
                          <w:rFonts w:ascii="Courier New" w:hAnsi="Courier New" w:cs="Courier New"/>
                          <w:sz w:val="16"/>
                        </w:rPr>
                      </w:pPr>
                    </w:p>
                    <w:p w14:paraId="43A659CC"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Target = target.Index</w:t>
                      </w:r>
                    </w:p>
                    <w:p w14:paraId="5FCFACDE"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newLink.Source = source.Index</w:t>
                      </w:r>
                    </w:p>
                    <w:p w14:paraId="3D279E9C" w14:textId="77777777" w:rsidR="005B049F" w:rsidRPr="00AF4905" w:rsidRDefault="005B049F" w:rsidP="00AF4905">
                      <w:pPr>
                        <w:contextualSpacing/>
                        <w:rPr>
                          <w:rFonts w:ascii="Courier New" w:hAnsi="Courier New" w:cs="Courier New"/>
                          <w:sz w:val="16"/>
                        </w:rPr>
                      </w:pPr>
                    </w:p>
                    <w:p w14:paraId="33FC97F8" w14:textId="77777777" w:rsidR="005B049F" w:rsidRPr="00AF4905" w:rsidRDefault="005B049F" w:rsidP="00AF4905">
                      <w:pPr>
                        <w:contextualSpacing/>
                        <w:rPr>
                          <w:rFonts w:ascii="Courier New" w:hAnsi="Courier New" w:cs="Courier New"/>
                          <w:sz w:val="16"/>
                        </w:rPr>
                      </w:pPr>
                      <w:r w:rsidRPr="00AF4905">
                        <w:rPr>
                          <w:rFonts w:ascii="Courier New" w:hAnsi="Courier New" w:cs="Courier New"/>
                          <w:sz w:val="16"/>
                        </w:rPr>
                        <w:tab/>
                        <w:t>return newLink</w:t>
                      </w:r>
                    </w:p>
                    <w:p w14:paraId="7C5EE200" w14:textId="77777777" w:rsidR="005B049F" w:rsidRPr="00AF4905" w:rsidRDefault="005B049F" w:rsidP="00AF4905">
                      <w:pPr>
                        <w:contextualSpacing/>
                        <w:rPr>
                          <w:rFonts w:ascii="Courier New" w:hAnsi="Courier New" w:cs="Courier New"/>
                          <w:sz w:val="16"/>
                        </w:rPr>
                      </w:pPr>
                    </w:p>
                    <w:p w14:paraId="561B2F63" w14:textId="5F112331" w:rsidR="005B049F" w:rsidRPr="005653FB" w:rsidRDefault="005B049F" w:rsidP="00AF4905">
                      <w:pPr>
                        <w:contextualSpacing/>
                        <w:rPr>
                          <w:rFonts w:ascii="Courier New" w:hAnsi="Courier New" w:cs="Courier New"/>
                          <w:sz w:val="16"/>
                        </w:rPr>
                      </w:pPr>
                      <w:r w:rsidRPr="00AF4905">
                        <w:rPr>
                          <w:rFonts w:ascii="Courier New" w:hAnsi="Courier New" w:cs="Courier New"/>
                          <w:sz w:val="16"/>
                        </w:rPr>
                        <w:t>}</w:t>
                      </w:r>
                    </w:p>
                  </w:txbxContent>
                </v:textbox>
                <w10:anchorlock/>
              </v:shape>
            </w:pict>
          </mc:Fallback>
        </mc:AlternateContent>
      </w:r>
    </w:p>
    <w:p w14:paraId="4C5AF39B" w14:textId="309F50E7" w:rsidR="001835CB" w:rsidRPr="000E0863" w:rsidRDefault="0047288D" w:rsidP="00A43B32">
      <w:pPr>
        <w:pStyle w:val="Caption"/>
        <w:jc w:val="both"/>
        <w:rPr>
          <w:i w:val="0"/>
          <w:color w:val="auto"/>
          <w:sz w:val="16"/>
          <w:lang w:eastAsia="ja-JP"/>
        </w:rPr>
      </w:pPr>
      <w:bookmarkStart w:id="52" w:name="_Ref6475155"/>
      <w:r w:rsidRPr="000E0863">
        <w:rPr>
          <w:i w:val="0"/>
          <w:color w:val="auto"/>
          <w:sz w:val="16"/>
        </w:rPr>
        <w:t xml:space="preserve">Figure </w:t>
      </w:r>
      <w:r w:rsidRPr="000E0863">
        <w:rPr>
          <w:i w:val="0"/>
          <w:color w:val="auto"/>
          <w:sz w:val="16"/>
        </w:rPr>
        <w:fldChar w:fldCharType="begin"/>
      </w:r>
      <w:r w:rsidRPr="000E0863">
        <w:rPr>
          <w:i w:val="0"/>
          <w:color w:val="auto"/>
          <w:sz w:val="16"/>
        </w:rPr>
        <w:instrText xml:space="preserve"> SEQ Figure \* ARABIC </w:instrText>
      </w:r>
      <w:r w:rsidRPr="000E0863">
        <w:rPr>
          <w:i w:val="0"/>
          <w:color w:val="auto"/>
          <w:sz w:val="16"/>
        </w:rPr>
        <w:fldChar w:fldCharType="separate"/>
      </w:r>
      <w:r w:rsidR="00CF106D">
        <w:rPr>
          <w:i w:val="0"/>
          <w:noProof/>
          <w:color w:val="auto"/>
          <w:sz w:val="16"/>
        </w:rPr>
        <w:t>17</w:t>
      </w:r>
      <w:r w:rsidRPr="000E0863">
        <w:rPr>
          <w:i w:val="0"/>
          <w:color w:val="auto"/>
          <w:sz w:val="16"/>
        </w:rPr>
        <w:fldChar w:fldCharType="end"/>
      </w:r>
      <w:bookmarkEnd w:id="52"/>
      <w:r w:rsidRPr="000E0863">
        <w:rPr>
          <w:i w:val="0"/>
          <w:color w:val="auto"/>
          <w:sz w:val="16"/>
        </w:rPr>
        <w:t xml:space="preserve">. </w:t>
      </w:r>
      <w:proofErr w:type="spellStart"/>
      <w:r w:rsidRPr="000E0863">
        <w:rPr>
          <w:rFonts w:ascii="Courier New" w:hAnsi="Courier New" w:cs="Courier New"/>
          <w:i w:val="0"/>
          <w:color w:val="auto"/>
          <w:sz w:val="16"/>
        </w:rPr>
        <w:t>generateLink</w:t>
      </w:r>
      <w:proofErr w:type="spellEnd"/>
      <w:r w:rsidRPr="000E0863">
        <w:rPr>
          <w:i w:val="0"/>
          <w:color w:val="auto"/>
          <w:sz w:val="16"/>
        </w:rPr>
        <w:t xml:space="preserve"> function</w:t>
      </w:r>
      <w:r w:rsidR="00A43B32" w:rsidRPr="000E0863">
        <w:rPr>
          <w:i w:val="0"/>
          <w:color w:val="auto"/>
          <w:sz w:val="16"/>
        </w:rPr>
        <w:t>.</w:t>
      </w:r>
    </w:p>
    <w:p w14:paraId="1D67DEDF" w14:textId="3BD49471" w:rsidR="001835CB" w:rsidRPr="005042CD" w:rsidRDefault="000A2A6C" w:rsidP="006832DA">
      <w:pPr>
        <w:pStyle w:val="Heading3"/>
        <w:rPr>
          <w:lang w:eastAsia="ja-JP"/>
        </w:rPr>
      </w:pPr>
      <w:bookmarkStart w:id="53" w:name="_Toc3892319"/>
      <w:r>
        <w:rPr>
          <w:lang w:eastAsia="ja-JP"/>
        </w:rPr>
        <w:t>B</w:t>
      </w:r>
      <w:r w:rsidR="001835CB" w:rsidRPr="005042CD">
        <w:rPr>
          <w:lang w:eastAsia="ja-JP"/>
        </w:rPr>
        <w:t>lock-lattice</w:t>
      </w:r>
      <w:bookmarkEnd w:id="53"/>
      <w:r>
        <w:rPr>
          <w:lang w:eastAsia="ja-JP"/>
        </w:rPr>
        <w:t xml:space="preserve"> Implementation</w:t>
      </w:r>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60841BE4"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w:t>
      </w:r>
      <w:r w:rsidR="002B1B60">
        <w:rPr>
          <w:lang w:eastAsia="ja-JP"/>
        </w:rPr>
        <w:t>a transaction type i.e., send and receive</w:t>
      </w:r>
      <w:r w:rsidRPr="005042CD">
        <w:rPr>
          <w:lang w:eastAsia="ja-JP"/>
        </w:rPr>
        <w:t xml:space="preserve">, the </w:t>
      </w:r>
      <w:r w:rsidRPr="005042CD">
        <w:rPr>
          <w:i/>
          <w:lang w:eastAsia="ja-JP"/>
        </w:rPr>
        <w:t>amount</w:t>
      </w:r>
      <w:r w:rsidRPr="005042CD">
        <w:rPr>
          <w:lang w:eastAsia="ja-JP"/>
        </w:rPr>
        <w:t xml:space="preserve"> being sent/received in the transaction, and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r w:rsidR="002B1B60">
        <w:rPr>
          <w:lang w:eastAsia="ja-JP"/>
        </w:rPr>
        <w:t xml:space="preserve"> The main structure of a transaction block is shown in </w:t>
      </w:r>
      <w:r w:rsidR="008B032A">
        <w:rPr>
          <w:lang w:eastAsia="ja-JP"/>
        </w:rPr>
        <w:fldChar w:fldCharType="begin"/>
      </w:r>
      <w:r w:rsidR="008B032A">
        <w:rPr>
          <w:lang w:eastAsia="ja-JP"/>
        </w:rPr>
        <w:instrText xml:space="preserve"> REF _Ref6399774 \h </w:instrText>
      </w:r>
      <w:r w:rsidR="008B032A">
        <w:rPr>
          <w:lang w:eastAsia="ja-JP"/>
        </w:rPr>
      </w:r>
      <w:r w:rsidR="008B032A">
        <w:rPr>
          <w:lang w:eastAsia="ja-JP"/>
        </w:rPr>
        <w:fldChar w:fldCharType="separate"/>
      </w:r>
      <w:r w:rsidR="00CF106D" w:rsidRPr="005042CD">
        <w:rPr>
          <w:sz w:val="16"/>
          <w:lang w:eastAsia="ja-JP"/>
        </w:rPr>
        <w:t xml:space="preserve">Figure </w:t>
      </w:r>
      <w:r w:rsidR="00CF106D">
        <w:rPr>
          <w:noProof/>
          <w:sz w:val="16"/>
          <w:lang w:eastAsia="ja-JP"/>
        </w:rPr>
        <w:t>18</w:t>
      </w:r>
      <w:r w:rsidR="008B032A">
        <w:rPr>
          <w:lang w:eastAsia="ja-JP"/>
        </w:rPr>
        <w:fldChar w:fldCharType="end"/>
      </w:r>
      <w:r w:rsidR="008B032A">
        <w:rPr>
          <w:lang w:eastAsia="ja-JP"/>
        </w:rPr>
        <w:t>.</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3FDF9C74" w:rsidR="001835CB" w:rsidRPr="005042CD" w:rsidRDefault="00A158E1" w:rsidP="00DE5FF8">
      <w:pPr>
        <w:rPr>
          <w:i/>
          <w:lang w:eastAsia="ja-JP"/>
        </w:rPr>
      </w:pPr>
      <w:r w:rsidRPr="005042CD">
        <w:rPr>
          <w:noProof/>
          <w:lang w:eastAsia="ja-JP"/>
        </w:rPr>
        <w:lastRenderedPageBreak/>
        <mc:AlternateContent>
          <mc:Choice Requires="wps">
            <w:drawing>
              <wp:inline distT="0" distB="0" distL="0" distR="0" wp14:anchorId="0081E61C" wp14:editId="131BE675">
                <wp:extent cx="2417524" cy="1828800"/>
                <wp:effectExtent l="0" t="0" r="8255" b="12700"/>
                <wp:docPr id="27" name="Text Box 27"/>
                <wp:cNvGraphicFramePr/>
                <a:graphic xmlns:a="http://schemas.openxmlformats.org/drawingml/2006/main">
                  <a:graphicData uri="http://schemas.microsoft.com/office/word/2010/wordprocessingShape">
                    <wps:wsp>
                      <wps:cNvSpPr txBox="1"/>
                      <wps:spPr>
                        <a:xfrm>
                          <a:off x="0" y="0"/>
                          <a:ext cx="2417524" cy="1828800"/>
                        </a:xfrm>
                        <a:prstGeom prst="rect">
                          <a:avLst/>
                        </a:prstGeom>
                        <a:solidFill>
                          <a:schemeClr val="lt1"/>
                        </a:solidFill>
                        <a:ln w="6350">
                          <a:solidFill>
                            <a:prstClr val="black"/>
                          </a:solidFill>
                        </a:ln>
                      </wps:spPr>
                      <wps:txb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81E61C" id="Text Box 27" o:spid="_x0000_s1038" type="#_x0000_t202" style="width:190.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" fillcolor="white [3201]" strokeweight=".5pt">
                <v:textbox>
                  <w:txbxContent>
                    <w:p w14:paraId="23D8AA9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ube represents each transaction</w:t>
                      </w:r>
                    </w:p>
                    <w:p w14:paraId="4A16342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in the block-lattice</w:t>
                      </w:r>
                    </w:p>
                    <w:p w14:paraId="50DCBF2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type Cube struct {</w:t>
                      </w:r>
                    </w:p>
                    <w:p w14:paraId="3F9EDB7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ndex     int</w:t>
                      </w:r>
                    </w:p>
                    <w:p w14:paraId="4C5748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Balance   int</w:t>
                      </w:r>
                    </w:p>
                    <w:p w14:paraId="4B913DC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ype      string</w:t>
                      </w:r>
                    </w:p>
                    <w:p w14:paraId="1DFD1DC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Amount    int</w:t>
                      </w:r>
                    </w:p>
                    <w:p w14:paraId="126BD3C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Hash      string</w:t>
                      </w:r>
                    </w:p>
                    <w:p w14:paraId="4DA9330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ource    string</w:t>
                      </w:r>
                    </w:p>
                    <w:p w14:paraId="6F170E9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Previous  string</w:t>
                      </w:r>
                    </w:p>
                    <w:p w14:paraId="6297DDD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ignature string</w:t>
                      </w:r>
                    </w:p>
                    <w:p w14:paraId="7727893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TimeSent  time.Time</w:t>
                      </w:r>
                    </w:p>
                    <w:p w14:paraId="42C77DE3"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Sender    string</w:t>
                      </w:r>
                    </w:p>
                    <w:p w14:paraId="7A3539D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ceiver  string</w:t>
                      </w:r>
                    </w:p>
                    <w:p w14:paraId="552CA2FE" w14:textId="66F7E449"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32DDA595" w14:textId="4479D8E4" w:rsidR="001835CB" w:rsidRPr="005042CD" w:rsidRDefault="001835CB" w:rsidP="001835CB">
      <w:pPr>
        <w:jc w:val="both"/>
        <w:rPr>
          <w:sz w:val="16"/>
          <w:lang w:eastAsia="ja-JP"/>
        </w:rPr>
      </w:pPr>
      <w:bookmarkStart w:id="54" w:name="_Ref6399774"/>
      <w:bookmarkStart w:id="55"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00CF106D">
        <w:rPr>
          <w:noProof/>
          <w:sz w:val="16"/>
          <w:lang w:eastAsia="ja-JP"/>
        </w:rPr>
        <w:t>18</w:t>
      </w:r>
      <w:r w:rsidRPr="005042CD">
        <w:rPr>
          <w:sz w:val="16"/>
          <w:lang w:eastAsia="ja-JP"/>
        </w:rPr>
        <w:fldChar w:fldCharType="end"/>
      </w:r>
      <w:bookmarkEnd w:id="54"/>
      <w:r w:rsidRPr="005042CD">
        <w:rPr>
          <w:sz w:val="16"/>
          <w:lang w:eastAsia="ja-JP"/>
        </w:rPr>
        <w:t>. Basic code for the block-lattice</w:t>
      </w:r>
      <w:bookmarkEnd w:id="55"/>
    </w:p>
    <w:p w14:paraId="6A20AF9E" w14:textId="77777777" w:rsidR="0021699C" w:rsidRPr="005042CD" w:rsidRDefault="0021699C" w:rsidP="001835CB">
      <w:pPr>
        <w:ind w:firstLine="202"/>
        <w:jc w:val="both"/>
        <w:rPr>
          <w:lang w:eastAsia="ja-JP"/>
        </w:rPr>
      </w:pPr>
    </w:p>
    <w:p w14:paraId="2E041A4A" w14:textId="1E677AD9" w:rsidR="00A158E1" w:rsidRDefault="00EC7B5E" w:rsidP="00A158E1">
      <w:pPr>
        <w:ind w:firstLine="202"/>
        <w:jc w:val="both"/>
        <w:rPr>
          <w:lang w:eastAsia="ja-JP"/>
        </w:rPr>
      </w:pPr>
      <w:r>
        <w:rPr>
          <w:lang w:eastAsia="ja-JP"/>
        </w:rPr>
        <w:t>A</w:t>
      </w:r>
      <w:r w:rsidR="001835CB" w:rsidRPr="005042CD">
        <w:rPr>
          <w:lang w:eastAsia="ja-JP"/>
        </w:rPr>
        <w:t xml:space="preserve"> specific function for the block-lattice </w:t>
      </w:r>
      <w:r w:rsidR="00A158E1">
        <w:rPr>
          <w:lang w:eastAsia="ja-JP"/>
        </w:rPr>
        <w:t>is</w:t>
      </w:r>
      <w:r w:rsidR="001835CB" w:rsidRPr="005042CD">
        <w:rPr>
          <w:lang w:eastAsia="ja-JP"/>
        </w:rPr>
        <w:t xml:space="preserve"> </w:t>
      </w:r>
      <w:proofErr w:type="spellStart"/>
      <w:r w:rsidR="001835CB" w:rsidRPr="00BC5A83">
        <w:rPr>
          <w:rFonts w:ascii="Courier New" w:hAnsi="Courier New" w:cs="Courier New"/>
          <w:lang w:eastAsia="ja-JP"/>
        </w:rPr>
        <w:t>generate</w:t>
      </w:r>
      <w:r w:rsidR="00A158E1" w:rsidRPr="00BC5A83">
        <w:rPr>
          <w:rFonts w:ascii="Courier New" w:hAnsi="Courier New" w:cs="Courier New"/>
          <w:lang w:eastAsia="ja-JP"/>
        </w:rPr>
        <w:t>Cube</w:t>
      </w:r>
      <w:proofErr w:type="spellEnd"/>
      <w:r w:rsidR="00A158E1">
        <w:rPr>
          <w:i/>
          <w:lang w:eastAsia="ja-JP"/>
        </w:rPr>
        <w:t xml:space="preserve">. </w:t>
      </w:r>
      <w:r w:rsidR="00A158E1">
        <w:rPr>
          <w:lang w:eastAsia="ja-JP"/>
        </w:rPr>
        <w:t>T</w:t>
      </w:r>
      <w:r w:rsidR="00A158E1" w:rsidRPr="00A158E1">
        <w:rPr>
          <w:lang w:eastAsia="ja-JP"/>
        </w:rPr>
        <w:t>his</w:t>
      </w:r>
      <w:r w:rsidR="00A158E1">
        <w:rPr>
          <w:lang w:eastAsia="ja-JP"/>
        </w:rPr>
        <w:t xml:space="preserve"> function</w:t>
      </w:r>
      <w:r w:rsidR="00A158E1" w:rsidRPr="005042CD">
        <w:rPr>
          <w:i/>
          <w:lang w:eastAsia="ja-JP"/>
        </w:rPr>
        <w:t xml:space="preserve"> </w:t>
      </w:r>
      <w:r w:rsidR="00A158E1" w:rsidRPr="005042CD">
        <w:rPr>
          <w:lang w:eastAsia="ja-JP"/>
        </w:rPr>
        <w:t xml:space="preserve">creates a new </w:t>
      </w:r>
      <w:r w:rsidR="00A158E1">
        <w:rPr>
          <w:lang w:eastAsia="ja-JP"/>
        </w:rPr>
        <w:t>cube</w:t>
      </w:r>
      <w:r w:rsidR="00A158E1" w:rsidRPr="005042CD">
        <w:rPr>
          <w:lang w:eastAsia="ja-JP"/>
        </w:rPr>
        <w:t xml:space="preserve"> to be added to the </w:t>
      </w:r>
      <w:r w:rsidR="00A158E1">
        <w:rPr>
          <w:lang w:eastAsia="ja-JP"/>
        </w:rPr>
        <w:t xml:space="preserve">block-lattice with the necessary information inside of </w:t>
      </w:r>
      <w:r w:rsidR="00A158E1" w:rsidRPr="00DA52AA">
        <w:rPr>
          <w:lang w:eastAsia="ja-JP"/>
        </w:rPr>
        <w:t>it.</w:t>
      </w:r>
      <w:r w:rsidR="00A158E1">
        <w:rPr>
          <w:lang w:eastAsia="ja-JP"/>
        </w:rPr>
        <w:t xml:space="preserve"> Notice that if it’s a send transaction the amount being transferred is deducted from the account’s balance, and if it is a receive transaction the amount being transferred is added to the account’s balance. </w:t>
      </w:r>
      <w:r w:rsidRPr="00EC7B5E">
        <w:rPr>
          <w:lang w:eastAsia="ja-JP"/>
        </w:rPr>
        <w:fldChar w:fldCharType="begin"/>
      </w:r>
      <w:r w:rsidRPr="00EC7B5E">
        <w:rPr>
          <w:lang w:eastAsia="ja-JP"/>
        </w:rPr>
        <w:instrText xml:space="preserve"> REF _Ref6476075 \h  \* MERGEFORMAT </w:instrText>
      </w:r>
      <w:r w:rsidRPr="00EC7B5E">
        <w:rPr>
          <w:lang w:eastAsia="ja-JP"/>
        </w:rPr>
      </w:r>
      <w:r w:rsidRPr="00EC7B5E">
        <w:rPr>
          <w:lang w:eastAsia="ja-JP"/>
        </w:rPr>
        <w:fldChar w:fldCharType="separate"/>
      </w:r>
      <w:r w:rsidR="00CF106D" w:rsidRPr="00EC7B5E">
        <w:t xml:space="preserve">Figure </w:t>
      </w:r>
      <w:r w:rsidR="00CF106D" w:rsidRPr="00CF106D">
        <w:rPr>
          <w:noProof/>
        </w:rPr>
        <w:t>19</w:t>
      </w:r>
      <w:r w:rsidRPr="00EC7B5E">
        <w:rPr>
          <w:lang w:eastAsia="ja-JP"/>
        </w:rPr>
        <w:fldChar w:fldCharType="end"/>
      </w:r>
      <w:r w:rsidRPr="00EC7B5E">
        <w:rPr>
          <w:lang w:eastAsia="ja-JP"/>
        </w:rPr>
        <w:t xml:space="preserve"> </w:t>
      </w:r>
      <w:r w:rsidR="00A158E1" w:rsidRPr="00EC7B5E">
        <w:rPr>
          <w:lang w:eastAsia="ja-JP"/>
        </w:rPr>
        <w:t>s</w:t>
      </w:r>
      <w:r w:rsidR="00A158E1" w:rsidRPr="00DA52AA">
        <w:rPr>
          <w:lang w:eastAsia="ja-JP"/>
        </w:rPr>
        <w:t>hows the code for this function.</w:t>
      </w:r>
    </w:p>
    <w:p w14:paraId="21BE69E4" w14:textId="0E058DCB" w:rsidR="00A158E1" w:rsidRDefault="00A158E1" w:rsidP="00A158E1">
      <w:pPr>
        <w:jc w:val="both"/>
        <w:rPr>
          <w:lang w:eastAsia="ja-JP"/>
        </w:rPr>
      </w:pPr>
    </w:p>
    <w:p w14:paraId="6AA87A68" w14:textId="77777777" w:rsidR="00EC7B5E" w:rsidRDefault="00A158E1" w:rsidP="00EC7B5E">
      <w:pPr>
        <w:keepNext/>
        <w:jc w:val="both"/>
      </w:pPr>
      <w:r w:rsidRPr="005042CD">
        <w:rPr>
          <w:noProof/>
          <w:lang w:eastAsia="ja-JP"/>
        </w:rPr>
        <mc:AlternateContent>
          <mc:Choice Requires="wps">
            <w:drawing>
              <wp:inline distT="0" distB="0" distL="0" distR="0" wp14:anchorId="3220DEE1" wp14:editId="480EB54A">
                <wp:extent cx="3104707" cy="4184542"/>
                <wp:effectExtent l="0" t="0" r="6985" b="6985"/>
                <wp:docPr id="29" name="Text Box 29"/>
                <wp:cNvGraphicFramePr/>
                <a:graphic xmlns:a="http://schemas.openxmlformats.org/drawingml/2006/main">
                  <a:graphicData uri="http://schemas.microsoft.com/office/word/2010/wordprocessingShape">
                    <wps:wsp>
                      <wps:cNvSpPr txBox="1"/>
                      <wps:spPr>
                        <a:xfrm>
                          <a:off x="0" y="0"/>
                          <a:ext cx="3104707" cy="4184542"/>
                        </a:xfrm>
                        <a:prstGeom prst="rect">
                          <a:avLst/>
                        </a:prstGeom>
                        <a:solidFill>
                          <a:schemeClr val="lt1"/>
                        </a:solidFill>
                        <a:ln w="6350">
                          <a:solidFill>
                            <a:prstClr val="black"/>
                          </a:solidFill>
                        </a:ln>
                      </wps:spPr>
                      <wps:txb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0DEE1" id="Text Box 29" o:spid="_x0000_s1039" type="#_x0000_t202" style="width:244.45pt;height:3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" fillcolor="white [3201]" strokeweight=".5pt">
                <v:textbox>
                  <w:txbxContent>
                    <w:p w14:paraId="7E1566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 create a new cube</w:t>
                      </w:r>
                    </w:p>
                    <w:p w14:paraId="15FCF7D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func generateCube(oldCube network.Cube, typeOfTransaction string, amount int, signature string, hash string, timeSent time.Time, sender string, receiver string) network.Cube {</w:t>
                      </w:r>
                    </w:p>
                    <w:p w14:paraId="24BC5E0D" w14:textId="77777777" w:rsidR="005B049F" w:rsidRPr="00A158E1" w:rsidRDefault="005B049F" w:rsidP="00A158E1">
                      <w:pPr>
                        <w:contextualSpacing/>
                        <w:rPr>
                          <w:rFonts w:ascii="Courier New" w:hAnsi="Courier New" w:cs="Courier New"/>
                          <w:sz w:val="16"/>
                        </w:rPr>
                      </w:pPr>
                    </w:p>
                    <w:p w14:paraId="6970F0F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var newCube network.Cube</w:t>
                      </w:r>
                    </w:p>
                    <w:p w14:paraId="2CD9F2B4" w14:textId="77777777" w:rsidR="005B049F" w:rsidRPr="00A158E1" w:rsidRDefault="005B049F" w:rsidP="00A158E1">
                      <w:pPr>
                        <w:contextualSpacing/>
                        <w:rPr>
                          <w:rFonts w:ascii="Courier New" w:hAnsi="Courier New" w:cs="Courier New"/>
                          <w:sz w:val="16"/>
                        </w:rPr>
                      </w:pPr>
                    </w:p>
                    <w:p w14:paraId="4040A03C"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Index = oldCube.Index + 1</w:t>
                      </w:r>
                    </w:p>
                    <w:p w14:paraId="0A4FE42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Previous = oldCube.Hash</w:t>
                      </w:r>
                    </w:p>
                    <w:p w14:paraId="35F09B83" w14:textId="77777777" w:rsidR="005B049F" w:rsidRPr="00A158E1" w:rsidRDefault="005B049F" w:rsidP="00A158E1">
                      <w:pPr>
                        <w:contextualSpacing/>
                        <w:rPr>
                          <w:rFonts w:ascii="Courier New" w:hAnsi="Courier New" w:cs="Courier New"/>
                          <w:sz w:val="16"/>
                        </w:rPr>
                      </w:pPr>
                    </w:p>
                    <w:p w14:paraId="6A8AC74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typeOfTransaction == "send" {</w:t>
                      </w:r>
                    </w:p>
                    <w:p w14:paraId="690BF510"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0AC553D6" w14:textId="77777777" w:rsidR="005B049F" w:rsidRPr="00A158E1" w:rsidRDefault="005B049F" w:rsidP="00A158E1">
                      <w:pPr>
                        <w:contextualSpacing/>
                        <w:rPr>
                          <w:rFonts w:ascii="Courier New" w:hAnsi="Courier New" w:cs="Courier New"/>
                          <w:sz w:val="16"/>
                        </w:rPr>
                      </w:pPr>
                    </w:p>
                    <w:p w14:paraId="4F2DF73B"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31727F02"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Balance = oldCube.Balance + amount</w:t>
                      </w:r>
                    </w:p>
                    <w:p w14:paraId="107F2AC6"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7998A67F" w14:textId="77777777" w:rsidR="005B049F" w:rsidRPr="00A158E1" w:rsidRDefault="005B049F" w:rsidP="00A158E1">
                      <w:pPr>
                        <w:contextualSpacing/>
                        <w:rPr>
                          <w:rFonts w:ascii="Courier New" w:hAnsi="Courier New" w:cs="Courier New"/>
                          <w:sz w:val="16"/>
                        </w:rPr>
                      </w:pPr>
                    </w:p>
                    <w:p w14:paraId="70385BA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ype = typeOfTransaction</w:t>
                      </w:r>
                    </w:p>
                    <w:p w14:paraId="3D21303F"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Amount = amount</w:t>
                      </w:r>
                    </w:p>
                    <w:p w14:paraId="3D44B03C" w14:textId="77777777" w:rsidR="005B049F" w:rsidRPr="00A158E1" w:rsidRDefault="005B049F" w:rsidP="00A158E1">
                      <w:pPr>
                        <w:contextualSpacing/>
                        <w:rPr>
                          <w:rFonts w:ascii="Courier New" w:hAnsi="Courier New" w:cs="Courier New"/>
                          <w:sz w:val="16"/>
                        </w:rPr>
                      </w:pPr>
                    </w:p>
                    <w:p w14:paraId="0F29D55A"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if hash == " " {</w:t>
                      </w:r>
                    </w:p>
                    <w:p w14:paraId="52EA9238"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calculateHash(newCube)</w:t>
                      </w:r>
                    </w:p>
                    <w:p w14:paraId="0BF854D9"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 else {</w:t>
                      </w:r>
                    </w:p>
                    <w:p w14:paraId="50DBCEE4"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r>
                      <w:r w:rsidRPr="00A158E1">
                        <w:rPr>
                          <w:rFonts w:ascii="Courier New" w:hAnsi="Courier New" w:cs="Courier New"/>
                          <w:sz w:val="16"/>
                        </w:rPr>
                        <w:tab/>
                        <w:t>newCube.Hash = hash</w:t>
                      </w:r>
                    </w:p>
                    <w:p w14:paraId="1B9CD44D"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w:t>
                      </w:r>
                    </w:p>
                    <w:p w14:paraId="6A894EC9" w14:textId="77777777" w:rsidR="005B049F" w:rsidRPr="00A158E1" w:rsidRDefault="005B049F" w:rsidP="00A158E1">
                      <w:pPr>
                        <w:contextualSpacing/>
                        <w:rPr>
                          <w:rFonts w:ascii="Courier New" w:hAnsi="Courier New" w:cs="Courier New"/>
                          <w:sz w:val="16"/>
                        </w:rPr>
                      </w:pPr>
                    </w:p>
                    <w:p w14:paraId="30A0536E"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ignature = signature</w:t>
                      </w:r>
                    </w:p>
                    <w:p w14:paraId="11AD77B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TimeSent = timeSent</w:t>
                      </w:r>
                    </w:p>
                    <w:p w14:paraId="46D61EF0" w14:textId="77777777" w:rsidR="005B049F" w:rsidRPr="00A158E1" w:rsidRDefault="005B049F" w:rsidP="00A158E1">
                      <w:pPr>
                        <w:contextualSpacing/>
                        <w:rPr>
                          <w:rFonts w:ascii="Courier New" w:hAnsi="Courier New" w:cs="Courier New"/>
                          <w:sz w:val="16"/>
                        </w:rPr>
                      </w:pPr>
                    </w:p>
                    <w:p w14:paraId="1F6DC245"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Sender = sender</w:t>
                      </w:r>
                    </w:p>
                    <w:p w14:paraId="50C285D1"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newCube.Receiver = receiver</w:t>
                      </w:r>
                    </w:p>
                    <w:p w14:paraId="519477F8" w14:textId="77777777" w:rsidR="005B049F" w:rsidRPr="00A158E1" w:rsidRDefault="005B049F" w:rsidP="00A158E1">
                      <w:pPr>
                        <w:contextualSpacing/>
                        <w:rPr>
                          <w:rFonts w:ascii="Courier New" w:hAnsi="Courier New" w:cs="Courier New"/>
                          <w:sz w:val="16"/>
                        </w:rPr>
                      </w:pPr>
                    </w:p>
                    <w:p w14:paraId="47CB4527" w14:textId="77777777" w:rsidR="005B049F" w:rsidRPr="00A158E1" w:rsidRDefault="005B049F" w:rsidP="00A158E1">
                      <w:pPr>
                        <w:contextualSpacing/>
                        <w:rPr>
                          <w:rFonts w:ascii="Courier New" w:hAnsi="Courier New" w:cs="Courier New"/>
                          <w:sz w:val="16"/>
                        </w:rPr>
                      </w:pPr>
                      <w:r w:rsidRPr="00A158E1">
                        <w:rPr>
                          <w:rFonts w:ascii="Courier New" w:hAnsi="Courier New" w:cs="Courier New"/>
                          <w:sz w:val="16"/>
                        </w:rPr>
                        <w:tab/>
                        <w:t>return newCube</w:t>
                      </w:r>
                    </w:p>
                    <w:p w14:paraId="647F2341" w14:textId="5C28BDC3" w:rsidR="005B049F" w:rsidRPr="005653FB" w:rsidRDefault="005B049F" w:rsidP="00A158E1">
                      <w:pPr>
                        <w:contextualSpacing/>
                        <w:rPr>
                          <w:rFonts w:ascii="Courier New" w:hAnsi="Courier New" w:cs="Courier New"/>
                          <w:sz w:val="16"/>
                        </w:rPr>
                      </w:pPr>
                      <w:r w:rsidRPr="00A158E1">
                        <w:rPr>
                          <w:rFonts w:ascii="Courier New" w:hAnsi="Courier New" w:cs="Courier New"/>
                          <w:sz w:val="16"/>
                        </w:rPr>
                        <w:t>}</w:t>
                      </w:r>
                    </w:p>
                  </w:txbxContent>
                </v:textbox>
                <w10:anchorlock/>
              </v:shape>
            </w:pict>
          </mc:Fallback>
        </mc:AlternateContent>
      </w:r>
    </w:p>
    <w:p w14:paraId="093B46CB" w14:textId="04FFD00A" w:rsidR="0021699C" w:rsidRPr="00EC7B5E" w:rsidRDefault="00EC7B5E" w:rsidP="00EC7B5E">
      <w:pPr>
        <w:pStyle w:val="Caption"/>
        <w:jc w:val="both"/>
        <w:rPr>
          <w:i w:val="0"/>
          <w:color w:val="auto"/>
          <w:lang w:eastAsia="ja-JP"/>
        </w:rPr>
      </w:pPr>
      <w:bookmarkStart w:id="56" w:name="_Ref6476075"/>
      <w:r w:rsidRPr="00EC7B5E">
        <w:rPr>
          <w:i w:val="0"/>
          <w:color w:val="auto"/>
        </w:rPr>
        <w:t xml:space="preserve">Figure </w:t>
      </w:r>
      <w:r w:rsidRPr="00EC7B5E">
        <w:rPr>
          <w:i w:val="0"/>
          <w:color w:val="auto"/>
        </w:rPr>
        <w:fldChar w:fldCharType="begin"/>
      </w:r>
      <w:r w:rsidRPr="00EC7B5E">
        <w:rPr>
          <w:i w:val="0"/>
          <w:color w:val="auto"/>
        </w:rPr>
        <w:instrText xml:space="preserve"> SEQ Figure \* ARABIC </w:instrText>
      </w:r>
      <w:r w:rsidRPr="00EC7B5E">
        <w:rPr>
          <w:i w:val="0"/>
          <w:color w:val="auto"/>
        </w:rPr>
        <w:fldChar w:fldCharType="separate"/>
      </w:r>
      <w:r w:rsidR="00CF106D">
        <w:rPr>
          <w:i w:val="0"/>
          <w:noProof/>
          <w:color w:val="auto"/>
        </w:rPr>
        <w:t>19</w:t>
      </w:r>
      <w:r w:rsidRPr="00EC7B5E">
        <w:rPr>
          <w:i w:val="0"/>
          <w:color w:val="auto"/>
        </w:rPr>
        <w:fldChar w:fldCharType="end"/>
      </w:r>
      <w:bookmarkEnd w:id="56"/>
      <w:r w:rsidRPr="00EC7B5E">
        <w:rPr>
          <w:i w:val="0"/>
          <w:color w:val="auto"/>
        </w:rPr>
        <w:t xml:space="preserve">. </w:t>
      </w:r>
      <w:proofErr w:type="spellStart"/>
      <w:r w:rsidRPr="001C4AC4">
        <w:rPr>
          <w:rFonts w:ascii="Courier New" w:hAnsi="Courier New" w:cs="Courier New"/>
          <w:i w:val="0"/>
          <w:color w:val="auto"/>
        </w:rPr>
        <w:t>generateCube</w:t>
      </w:r>
      <w:proofErr w:type="spellEnd"/>
      <w:r w:rsidRPr="00EC7B5E">
        <w:rPr>
          <w:i w:val="0"/>
          <w:color w:val="auto"/>
        </w:rPr>
        <w:t xml:space="preserve"> function.</w:t>
      </w:r>
    </w:p>
    <w:p w14:paraId="512189F0" w14:textId="6B291722" w:rsidR="00566042" w:rsidRPr="005042CD" w:rsidRDefault="002D68E5" w:rsidP="00566042">
      <w:pPr>
        <w:pStyle w:val="Heading1"/>
        <w:rPr>
          <w:lang w:eastAsia="ja-JP"/>
        </w:rPr>
      </w:pPr>
      <w:r>
        <w:rPr>
          <w:lang w:eastAsia="ja-JP"/>
        </w:rPr>
        <w:t>Evaluation</w:t>
      </w:r>
      <w:r w:rsidR="008354A2">
        <w:rPr>
          <w:lang w:eastAsia="ja-JP"/>
        </w:rPr>
        <w:t xml:space="preserve"> of Data Structures</w:t>
      </w:r>
    </w:p>
    <w:p w14:paraId="0EB59595" w14:textId="295F68EB" w:rsidR="00566042" w:rsidRPr="005042CD" w:rsidRDefault="00566042" w:rsidP="00566042">
      <w:pPr>
        <w:ind w:firstLine="202"/>
        <w:jc w:val="both"/>
        <w:rPr>
          <w:lang w:eastAsia="ja-JP"/>
        </w:rPr>
      </w:pPr>
      <w:r w:rsidRPr="005042CD">
        <w:rPr>
          <w:lang w:eastAsia="ja-JP"/>
        </w:rPr>
        <w:t>The next steps after implementing the data structures is</w:t>
      </w:r>
      <w:r w:rsidR="002D68E5">
        <w:rPr>
          <w:lang w:eastAsia="ja-JP"/>
        </w:rPr>
        <w:t xml:space="preserve"> to </w:t>
      </w:r>
      <w:r w:rsidR="002D68E5" w:rsidRPr="002D68E5">
        <w:rPr>
          <w:lang w:eastAsia="ja-JP"/>
        </w:rPr>
        <w:t>evaluate and clas</w:t>
      </w:r>
      <w:r w:rsidR="002D68E5">
        <w:rPr>
          <w:lang w:eastAsia="ja-JP"/>
        </w:rPr>
        <w:t>s</w:t>
      </w:r>
      <w:r w:rsidR="002D68E5" w:rsidRPr="002D68E5">
        <w:rPr>
          <w:lang w:eastAsia="ja-JP"/>
        </w:rPr>
        <w:t>ify them with respect to the characteristics presented in Section II</w:t>
      </w:r>
      <w:r w:rsidRPr="005042CD">
        <w:rPr>
          <w:lang w:eastAsia="ja-JP"/>
        </w:rPr>
        <w:t xml:space="preserve">. The purpose of this classification is to help </w:t>
      </w:r>
      <w:r w:rsidR="008354A2">
        <w:rPr>
          <w:lang w:eastAsia="ja-JP"/>
        </w:rPr>
        <w:t>developers and practitioners</w:t>
      </w:r>
      <w:r w:rsidRPr="005042CD">
        <w:rPr>
          <w:lang w:eastAsia="ja-JP"/>
        </w:rPr>
        <w:t xml:space="preserve"> decide which data structure to use depending on the</w:t>
      </w:r>
      <w:r w:rsidR="008354A2">
        <w:rPr>
          <w:lang w:eastAsia="ja-JP"/>
        </w:rPr>
        <w:t xml:space="preserve"> specific characteristics of their application </w:t>
      </w:r>
      <w:r w:rsidR="008354A2">
        <w:rPr>
          <w:lang w:eastAsia="ja-JP"/>
        </w:rPr>
        <w:t>domain and according to the</w:t>
      </w:r>
      <w:r w:rsidRPr="005042CD">
        <w:rPr>
          <w:lang w:eastAsia="ja-JP"/>
        </w:rPr>
        <w:t xml:space="preserv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52FE28FD" w:rsidR="00566042" w:rsidRPr="005042CD" w:rsidRDefault="008354A2" w:rsidP="00566042">
      <w:pPr>
        <w:pStyle w:val="Heading2"/>
        <w:rPr>
          <w:lang w:eastAsia="ja-JP"/>
        </w:rPr>
      </w:pPr>
      <w:r>
        <w:rPr>
          <w:lang w:eastAsia="ja-JP"/>
        </w:rPr>
        <w:t>Design of Evaluation</w:t>
      </w:r>
    </w:p>
    <w:p w14:paraId="3F359791" w14:textId="62E2A26C" w:rsidR="00566042" w:rsidRDefault="00566042" w:rsidP="00566042">
      <w:pPr>
        <w:rPr>
          <w:lang w:eastAsia="ja-JP"/>
        </w:rPr>
      </w:pPr>
    </w:p>
    <w:p w14:paraId="0DB3F6B8" w14:textId="0FEF4D0E" w:rsidR="0056174E" w:rsidRPr="0056174E" w:rsidRDefault="005F330D" w:rsidP="0056174E">
      <w:pPr>
        <w:pStyle w:val="Heading3"/>
        <w:rPr>
          <w:lang w:eastAsia="ja-JP"/>
        </w:rPr>
      </w:pPr>
      <w:bookmarkStart w:id="57" w:name="_Toc3892323"/>
      <w:r w:rsidRPr="005042CD">
        <w:rPr>
          <w:lang w:eastAsia="ja-JP"/>
        </w:rPr>
        <w:t>Quantitative Evaluation and Comparison</w:t>
      </w:r>
      <w:bookmarkEnd w:id="57"/>
    </w:p>
    <w:p w14:paraId="3B3C59E5" w14:textId="77777777" w:rsidR="00BB6C00" w:rsidRDefault="005F330D" w:rsidP="005F330D">
      <w:pPr>
        <w:ind w:firstLine="202"/>
        <w:jc w:val="both"/>
        <w:rPr>
          <w:lang w:eastAsia="ja-JP"/>
        </w:rPr>
      </w:pPr>
      <w:r w:rsidRPr="005042CD">
        <w:rPr>
          <w:lang w:eastAsia="ja-JP"/>
        </w:rPr>
        <w:t xml:space="preserve">The key metrics that are evaluated for the blockchain, the tangle, and the block-lattice are throughput </w:t>
      </w:r>
      <w:r>
        <w:rPr>
          <w:lang w:eastAsia="ja-JP"/>
        </w:rPr>
        <w:t xml:space="preserve">and </w:t>
      </w:r>
      <w:r w:rsidRPr="005042CD">
        <w:rPr>
          <w:lang w:eastAsia="ja-JP"/>
        </w:rPr>
        <w:t xml:space="preserve">latency. </w:t>
      </w:r>
    </w:p>
    <w:p w14:paraId="747E0F7F" w14:textId="4FCA2E60" w:rsidR="00BB6C00" w:rsidRDefault="00BB6C00" w:rsidP="005F330D">
      <w:pPr>
        <w:ind w:firstLine="202"/>
        <w:jc w:val="both"/>
        <w:rPr>
          <w:lang w:eastAsia="ja-JP"/>
        </w:rPr>
      </w:pPr>
    </w:p>
    <w:p w14:paraId="6BB1410C" w14:textId="77777777" w:rsidR="000E420A" w:rsidRDefault="00BB6C00" w:rsidP="000E420A">
      <w:pPr>
        <w:pStyle w:val="ListParagraph"/>
        <w:numPr>
          <w:ilvl w:val="0"/>
          <w:numId w:val="19"/>
        </w:numPr>
        <w:jc w:val="both"/>
        <w:rPr>
          <w:lang w:eastAsia="ja-JP"/>
        </w:rPr>
      </w:pPr>
      <w:r>
        <w:rPr>
          <w:lang w:eastAsia="ja-JP"/>
        </w:rPr>
        <w:t>Throughput: The number of transactions processed per second.</w:t>
      </w:r>
    </w:p>
    <w:p w14:paraId="1800FD6C" w14:textId="648DA8ED" w:rsidR="000E420A" w:rsidRDefault="00BB6C00" w:rsidP="000E420A">
      <w:pPr>
        <w:pStyle w:val="ListParagraph"/>
        <w:numPr>
          <w:ilvl w:val="0"/>
          <w:numId w:val="19"/>
        </w:numPr>
        <w:jc w:val="both"/>
        <w:rPr>
          <w:lang w:eastAsia="ja-JP"/>
        </w:rPr>
      </w:pPr>
      <w:r>
        <w:rPr>
          <w:lang w:eastAsia="ja-JP"/>
        </w:rPr>
        <w:t xml:space="preserve">Latency: </w:t>
      </w:r>
      <w:r w:rsidR="000E420A" w:rsidRPr="000E420A">
        <w:rPr>
          <w:lang w:eastAsia="ja-JP"/>
        </w:rPr>
        <w:t>The time it takes from the creation of a transaction until the initial confirmation of it being accepted by the network</w:t>
      </w:r>
      <w:r w:rsidR="008E61D1">
        <w:rPr>
          <w:lang w:eastAsia="ja-JP"/>
        </w:rPr>
        <w:t>.</w:t>
      </w:r>
    </w:p>
    <w:p w14:paraId="72345318" w14:textId="77777777" w:rsidR="000E420A" w:rsidRDefault="000E420A" w:rsidP="000E420A">
      <w:pPr>
        <w:jc w:val="both"/>
        <w:rPr>
          <w:lang w:eastAsia="ja-JP"/>
        </w:rPr>
      </w:pPr>
    </w:p>
    <w:p w14:paraId="136D6441" w14:textId="23256756" w:rsidR="004D27E3" w:rsidRDefault="005F330D" w:rsidP="005F330D">
      <w:pPr>
        <w:ind w:firstLine="202"/>
        <w:jc w:val="both"/>
        <w:rPr>
          <w:lang w:eastAsia="ja-JP"/>
        </w:rPr>
      </w:pPr>
      <w:r w:rsidRPr="005042CD">
        <w:rPr>
          <w:lang w:eastAsia="ja-JP"/>
        </w:rPr>
        <w:t xml:space="preserve">To measure these metrics, transactions are submitted to the network by </w:t>
      </w:r>
      <w:r w:rsidR="004D27E3">
        <w:rPr>
          <w:lang w:eastAsia="ja-JP"/>
        </w:rPr>
        <w:t xml:space="preserve">a </w:t>
      </w:r>
      <w:r w:rsidRPr="005042CD">
        <w:rPr>
          <w:lang w:eastAsia="ja-JP"/>
        </w:rPr>
        <w:t>node which store</w:t>
      </w:r>
      <w:r w:rsidR="0056365D">
        <w:rPr>
          <w:lang w:eastAsia="ja-JP"/>
        </w:rPr>
        <w:t>s</w:t>
      </w:r>
      <w:r w:rsidRPr="005042CD">
        <w:rPr>
          <w:lang w:eastAsia="ja-JP"/>
        </w:rPr>
        <w:t xml:space="preserve"> the transactions in </w:t>
      </w:r>
      <w:r w:rsidR="003451BB">
        <w:rPr>
          <w:lang w:eastAsia="ja-JP"/>
        </w:rPr>
        <w:t>its</w:t>
      </w:r>
      <w:r w:rsidRPr="005042CD">
        <w:rPr>
          <w:lang w:eastAsia="ja-JP"/>
        </w:rPr>
        <w:t xml:space="preserve"> copy of the data structure and then share</w:t>
      </w:r>
      <w:r w:rsidR="00C666A3">
        <w:rPr>
          <w:lang w:eastAsia="ja-JP"/>
        </w:rPr>
        <w:t>s</w:t>
      </w:r>
      <w:r w:rsidRPr="005042CD">
        <w:rPr>
          <w:lang w:eastAsia="ja-JP"/>
        </w:rPr>
        <w:t xml:space="preserve"> this information with </w:t>
      </w:r>
      <w:r w:rsidR="00C666A3">
        <w:rPr>
          <w:lang w:eastAsia="ja-JP"/>
        </w:rPr>
        <w:t>its</w:t>
      </w:r>
      <w:r w:rsidRPr="005042CD">
        <w:rPr>
          <w:lang w:eastAsia="ja-JP"/>
        </w:rPr>
        <w:t xml:space="preserve"> peers.</w:t>
      </w:r>
    </w:p>
    <w:p w14:paraId="5192AD21" w14:textId="37EFF625" w:rsidR="005F330D" w:rsidRPr="005042CD" w:rsidRDefault="005F330D" w:rsidP="005F330D">
      <w:pPr>
        <w:ind w:firstLine="202"/>
        <w:jc w:val="both"/>
        <w:rPr>
          <w:lang w:eastAsia="ja-JP"/>
        </w:rPr>
      </w:pPr>
      <w:r w:rsidRPr="005042CD">
        <w:rPr>
          <w:lang w:eastAsia="ja-JP"/>
        </w:rPr>
        <w:t xml:space="preserve"> Each node is deployed in a different virtual machine instance. The instances are setup in a Google Cloud Platform cluster, where each instance is an </w:t>
      </w:r>
      <w:r w:rsidRPr="005042CD">
        <w:rPr>
          <w:rFonts w:ascii="Courier New" w:hAnsi="Courier New" w:cs="Courier New"/>
          <w:sz w:val="16"/>
          <w:lang w:eastAsia="ja-JP"/>
        </w:rPr>
        <w:t>n1-standard-1</w:t>
      </w:r>
      <w:r w:rsidRPr="005042CD">
        <w:rPr>
          <w:lang w:eastAsia="ja-JP"/>
        </w:rPr>
        <w:t xml:space="preserve"> instance that has one virtual CPU, 3.75GB of RAM, 10 GB of hard drive, and runs a Linux operating System. The experiments that are conducted in this research resemble the experiments </w:t>
      </w:r>
      <w:r w:rsidR="0058343D">
        <w:rPr>
          <w:lang w:eastAsia="ja-JP"/>
        </w:rPr>
        <w:t>conducted</w:t>
      </w:r>
      <w:r w:rsidRPr="005042CD">
        <w:rPr>
          <w:lang w:eastAsia="ja-JP"/>
        </w:rPr>
        <w:t xml:space="preserve">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002750AF">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3]","plainTextFormattedCitation":"[13]","previouslyFormattedCitation":"[13]"},"properties":{"noteIndex":0},"schema":"https://github.com/citation-style-language/schema/raw/master/csl-citation.json"}</w:instrText>
      </w:r>
      <w:r w:rsidRPr="005042CD">
        <w:rPr>
          <w:lang w:eastAsia="ja-JP"/>
        </w:rPr>
        <w:fldChar w:fldCharType="separate"/>
      </w:r>
      <w:r w:rsidR="00F33E63" w:rsidRPr="00F33E63">
        <w:rPr>
          <w:noProof/>
          <w:lang w:eastAsia="ja-JP"/>
        </w:rPr>
        <w:t>[13]</w:t>
      </w:r>
      <w:r w:rsidRPr="005042CD">
        <w:rPr>
          <w:lang w:eastAsia="ja-JP"/>
        </w:rPr>
        <w:fldChar w:fldCharType="end"/>
      </w:r>
      <w:r w:rsidRPr="005042CD">
        <w:rPr>
          <w:lang w:eastAsia="ja-JP"/>
        </w:rPr>
        <w:t xml:space="preserve"> </w:t>
      </w:r>
      <w:r w:rsidR="0058343D">
        <w:rPr>
          <w:lang w:eastAsia="ja-JP"/>
        </w:rPr>
        <w:t>in their</w:t>
      </w:r>
      <w:r w:rsidRPr="005042CD">
        <w:rPr>
          <w:lang w:eastAsia="ja-JP"/>
        </w:rPr>
        <w:t xml:space="preserve"> comparative study of three blockchain systems</w:t>
      </w:r>
      <w:r w:rsidR="00913278">
        <w:rPr>
          <w:lang w:eastAsia="ja-JP"/>
        </w:rPr>
        <w:t xml:space="preserve"> (</w:t>
      </w:r>
      <w:r w:rsidRPr="005042CD">
        <w:rPr>
          <w:lang w:eastAsia="ja-JP"/>
        </w:rPr>
        <w:t>namely Ethereum, Parity, and Hyperledger Fabric</w:t>
      </w:r>
      <w:r w:rsidR="00913278">
        <w:rPr>
          <w:lang w:eastAsia="ja-JP"/>
        </w:rPr>
        <w:t>)</w:t>
      </w:r>
      <w:r w:rsidRPr="005042CD">
        <w:rPr>
          <w:lang w:eastAsia="ja-JP"/>
        </w:rPr>
        <w:t>.</w:t>
      </w:r>
    </w:p>
    <w:p w14:paraId="3601695D" w14:textId="16CCB33D" w:rsidR="005F330D" w:rsidRDefault="005F330D" w:rsidP="005F330D">
      <w:pPr>
        <w:ind w:firstLine="202"/>
        <w:jc w:val="both"/>
        <w:rPr>
          <w:lang w:eastAsia="ja-JP"/>
        </w:rPr>
      </w:pPr>
      <w:r w:rsidRPr="005042CD">
        <w:rPr>
          <w:lang w:eastAsia="ja-JP"/>
        </w:rPr>
        <w:t>To measure throughput, one node submits as many transactions as it can for one second. Each throughput experiment is repeated five times and</w:t>
      </w:r>
      <w:r w:rsidR="000E6F54">
        <w:rPr>
          <w:lang w:eastAsia="ja-JP"/>
        </w:rPr>
        <w:t xml:space="preserve"> the median and</w:t>
      </w:r>
      <w:r w:rsidRPr="005042CD">
        <w:rPr>
          <w:lang w:eastAsia="ja-JP"/>
        </w:rPr>
        <w:t xml:space="preserve"> standard deviation</w:t>
      </w:r>
      <w:r w:rsidR="000E6F54">
        <w:rPr>
          <w:lang w:eastAsia="ja-JP"/>
        </w:rPr>
        <w:t xml:space="preserve"> for the five runs</w:t>
      </w:r>
      <w:r w:rsidRPr="005042CD">
        <w:rPr>
          <w:lang w:eastAsia="ja-JP"/>
        </w:rPr>
        <w:t xml:space="preserve"> </w:t>
      </w:r>
      <w:r w:rsidR="000E6F54">
        <w:rPr>
          <w:lang w:eastAsia="ja-JP"/>
        </w:rPr>
        <w:t>are</w:t>
      </w:r>
      <w:r w:rsidRPr="005042CD">
        <w:rPr>
          <w:lang w:eastAsia="ja-JP"/>
        </w:rPr>
        <w:t xml:space="preserve"> </w:t>
      </w:r>
      <w:r w:rsidR="003E0AB8">
        <w:rPr>
          <w:lang w:eastAsia="ja-JP"/>
        </w:rPr>
        <w:t>reported</w:t>
      </w:r>
      <w:r w:rsidRPr="005042CD">
        <w:rPr>
          <w:lang w:eastAsia="ja-JP"/>
        </w:rPr>
        <w:t>. To measure latency</w:t>
      </w:r>
      <w:r w:rsidR="004D27E3">
        <w:rPr>
          <w:lang w:eastAsia="ja-JP"/>
        </w:rPr>
        <w:t xml:space="preserve"> one node submits transactions to the network and,</w:t>
      </w:r>
      <w:r w:rsidRPr="005042CD">
        <w:rPr>
          <w:lang w:eastAsia="ja-JP"/>
        </w:rPr>
        <w:t xml:space="preserve"> for each transaction, the receiving node(s) subtract the initiation timestamp from the completion timestamp</w:t>
      </w:r>
      <w:r w:rsidR="00ED71F7">
        <w:rPr>
          <w:lang w:eastAsia="ja-JP"/>
        </w:rPr>
        <w:t>.</w:t>
      </w:r>
      <w:r w:rsidRPr="005042CD">
        <w:rPr>
          <w:lang w:eastAsia="ja-JP"/>
        </w:rPr>
        <w:t xml:space="preserve"> </w:t>
      </w:r>
      <w:r w:rsidR="00ED71F7">
        <w:rPr>
          <w:lang w:eastAsia="ja-JP"/>
        </w:rPr>
        <w:t>T</w:t>
      </w:r>
      <w:r w:rsidRPr="005042CD">
        <w:rPr>
          <w:lang w:eastAsia="ja-JP"/>
        </w:rPr>
        <w:t xml:space="preserve">he </w:t>
      </w:r>
      <w:r w:rsidR="000E6F54">
        <w:rPr>
          <w:lang w:eastAsia="ja-JP"/>
        </w:rPr>
        <w:t>median</w:t>
      </w:r>
      <w:r w:rsidRPr="005042CD">
        <w:rPr>
          <w:lang w:eastAsia="ja-JP"/>
        </w:rPr>
        <w:t xml:space="preserve"> and standard deviation </w:t>
      </w:r>
      <w:r w:rsidR="000E6F54">
        <w:rPr>
          <w:lang w:eastAsia="ja-JP"/>
        </w:rPr>
        <w:t>are</w:t>
      </w:r>
      <w:r w:rsidRPr="005042CD">
        <w:rPr>
          <w:lang w:eastAsia="ja-JP"/>
        </w:rPr>
        <w:t xml:space="preserve"> reported.</w:t>
      </w:r>
      <w:r w:rsidR="00ED71F7">
        <w:rPr>
          <w:lang w:eastAsia="ja-JP"/>
        </w:rPr>
        <w:t xml:space="preserve"> The completion timestamp for transactions using the block-lattice is taken after the receive transaction is completed.</w:t>
      </w:r>
    </w:p>
    <w:p w14:paraId="32A53622" w14:textId="327871C0" w:rsidR="005F330D" w:rsidRDefault="005F330D" w:rsidP="005F330D">
      <w:pPr>
        <w:ind w:firstLine="202"/>
        <w:jc w:val="both"/>
        <w:rPr>
          <w:lang w:eastAsia="ja-JP"/>
        </w:rPr>
      </w:pPr>
    </w:p>
    <w:p w14:paraId="2F694FB4" w14:textId="77777777" w:rsidR="00CA0CEE" w:rsidRPr="005042CD" w:rsidRDefault="00CA0CEE" w:rsidP="00CA0CEE">
      <w:pPr>
        <w:pStyle w:val="Heading3"/>
        <w:rPr>
          <w:lang w:eastAsia="ja-JP"/>
        </w:rPr>
      </w:pPr>
      <w:bookmarkStart w:id="58" w:name="_Toc3892324"/>
      <w:r w:rsidRPr="005042CD">
        <w:rPr>
          <w:lang w:eastAsia="ja-JP"/>
        </w:rPr>
        <w:t>Classification of Data Structures</w:t>
      </w:r>
      <w:bookmarkEnd w:id="58"/>
    </w:p>
    <w:p w14:paraId="51B0962F" w14:textId="4BB0794E" w:rsidR="00CA0CEE" w:rsidRDefault="00CA0CEE" w:rsidP="00CA0CEE">
      <w:pPr>
        <w:ind w:firstLine="202"/>
        <w:jc w:val="both"/>
      </w:pPr>
      <w:r w:rsidRPr="005042CD">
        <w:t>After gathering and analyzing the quantitative information for each of the data structures</w:t>
      </w:r>
      <w:r>
        <w:t>, we</w:t>
      </w:r>
      <w:r w:rsidRPr="005042CD">
        <w:t xml:space="preserve"> classify them according to their impact on the quality attributes of throughput</w:t>
      </w:r>
      <w:r>
        <w:t xml:space="preserve"> and </w:t>
      </w:r>
      <w:r w:rsidRPr="005042CD">
        <w:t xml:space="preserve">latency. </w:t>
      </w:r>
      <w:r w:rsidRPr="005042CD">
        <w:rPr>
          <w:lang w:eastAsia="ja-JP"/>
        </w:rPr>
        <w:t xml:space="preserve">The method of classification that is used mirrors the method used by Xu et al. in their “Taxonomy of Blockchain-Based Systems”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w:t>
      </w:r>
      <w:r>
        <w:rPr>
          <w:lang w:eastAsia="ja-JP"/>
        </w:rPr>
        <w:t>Xu et al. use</w:t>
      </w:r>
      <w:r w:rsidRPr="005042CD">
        <w:rPr>
          <w:lang w:eastAsia="ja-JP"/>
        </w:rPr>
        <w:t xml:space="preserve"> a classification scheme to describe the impact of architectural decisions over a group of quality </w:t>
      </w:r>
      <w:r w:rsidRPr="00E26E20">
        <w:rPr>
          <w:lang w:eastAsia="ja-JP"/>
        </w:rPr>
        <w:t>attributes by stating whether each option was less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neutral </w:t>
      </w:r>
      <w:r>
        <w:rPr>
          <w:lang w:eastAsia="ja-JP"/>
        </w:rPr>
        <w:t>(</w:t>
      </w:r>
      <w:r w:rsidRPr="00E26E20">
        <w:rPr>
          <w:rFonts w:ascii="Cambria Math" w:hAnsi="Cambria Math" w:cs="Cambria Math"/>
        </w:rPr>
        <w:t>⊕⊕</w:t>
      </w:r>
      <w:r>
        <w:rPr>
          <w:rFonts w:ascii="Cambria Math" w:hAnsi="Cambria Math" w:cs="Cambria Math"/>
        </w:rPr>
        <w:t>),</w:t>
      </w:r>
      <w:r w:rsidRPr="00E26E20">
        <w:rPr>
          <w:lang w:eastAsia="ja-JP"/>
        </w:rPr>
        <w:t xml:space="preserve"> or more favorable</w:t>
      </w:r>
      <w:r>
        <w:rPr>
          <w:lang w:eastAsia="ja-JP"/>
        </w:rPr>
        <w:t xml:space="preserve"> (</w:t>
      </w:r>
      <w:r w:rsidRPr="00E26E20">
        <w:rPr>
          <w:rFonts w:ascii="Cambria Math" w:hAnsi="Cambria Math" w:cs="Cambria Math"/>
        </w:rPr>
        <w:t>⊕⊕⊕</w:t>
      </w:r>
      <w:r>
        <w:rPr>
          <w:rFonts w:ascii="Cambria Math" w:hAnsi="Cambria Math" w:cs="Cambria Math"/>
        </w:rPr>
        <w:t>)</w:t>
      </w:r>
      <w:r w:rsidRPr="00E26E20">
        <w:rPr>
          <w:lang w:eastAsia="ja-JP"/>
        </w:rPr>
        <w:t xml:space="preserve"> with respect to each attribute</w:t>
      </w:r>
      <w:r>
        <w:rPr>
          <w:lang w:eastAsia="ja-JP"/>
        </w:rPr>
        <w:t xml:space="preserve"> in a comparison established between the different options that are available.</w:t>
      </w:r>
    </w:p>
    <w:p w14:paraId="5462DD20" w14:textId="77777777" w:rsidR="00CA0CEE" w:rsidRPr="005042CD" w:rsidRDefault="00CA0CEE" w:rsidP="005F330D">
      <w:pPr>
        <w:ind w:firstLine="202"/>
        <w:jc w:val="both"/>
        <w:rPr>
          <w:lang w:eastAsia="ja-JP"/>
        </w:rPr>
      </w:pPr>
    </w:p>
    <w:p w14:paraId="6EBD0806" w14:textId="77777777" w:rsidR="00566042" w:rsidRPr="005042CD" w:rsidRDefault="00566042" w:rsidP="00566042">
      <w:pPr>
        <w:pStyle w:val="Heading3"/>
        <w:rPr>
          <w:lang w:eastAsia="ja-JP"/>
        </w:rPr>
      </w:pPr>
      <w:bookmarkStart w:id="59" w:name="_Toc3892322"/>
      <w:r w:rsidRPr="005042CD">
        <w:rPr>
          <w:lang w:eastAsia="ja-JP"/>
        </w:rPr>
        <w:t>Analysis of Fundamental Properties</w:t>
      </w:r>
      <w:bookmarkEnd w:id="59"/>
    </w:p>
    <w:p w14:paraId="72F7305C" w14:textId="3BE8EB78" w:rsidR="00E4639B" w:rsidRPr="005042CD" w:rsidRDefault="00566042" w:rsidP="0056174E">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DDEDC07" w14:textId="130E519D" w:rsidR="00E4639B" w:rsidRPr="005042CD" w:rsidRDefault="00E4639B" w:rsidP="00D45D60">
      <w:pPr>
        <w:jc w:val="both"/>
        <w:rPr>
          <w:lang w:eastAsia="ja-JP"/>
        </w:rPr>
      </w:pPr>
    </w:p>
    <w:p w14:paraId="7DB84B57" w14:textId="6016DD63" w:rsidR="00154927" w:rsidRPr="005042CD" w:rsidRDefault="00401AE1" w:rsidP="00154927">
      <w:pPr>
        <w:pStyle w:val="Heading1"/>
      </w:pPr>
      <w:r>
        <w:t>Re</w:t>
      </w:r>
      <w:r w:rsidR="00A43B95">
        <w:t>sults of Evaluation</w:t>
      </w:r>
    </w:p>
    <w:p w14:paraId="7D87DE14" w14:textId="77777777" w:rsidR="0056174E" w:rsidRPr="005042CD" w:rsidRDefault="0056174E" w:rsidP="0056174E">
      <w:pPr>
        <w:pStyle w:val="Heading2"/>
      </w:pPr>
      <w:r w:rsidRPr="005042CD">
        <w:t>Results of Quantitative Analysis</w:t>
      </w:r>
    </w:p>
    <w:p w14:paraId="605F93C9" w14:textId="77777777" w:rsidR="0056174E" w:rsidRPr="005042CD" w:rsidRDefault="0056174E" w:rsidP="0056174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DB55CDC" w14:textId="77777777" w:rsidR="0056174E" w:rsidRPr="005042CD" w:rsidRDefault="0056174E" w:rsidP="0056174E">
      <w:pPr>
        <w:ind w:firstLine="202"/>
        <w:jc w:val="both"/>
      </w:pPr>
    </w:p>
    <w:p w14:paraId="41B851C4" w14:textId="77777777" w:rsidR="0056174E" w:rsidRPr="005042CD" w:rsidRDefault="0056174E" w:rsidP="0056174E">
      <w:pPr>
        <w:pStyle w:val="Heading3"/>
      </w:pPr>
      <w:r w:rsidRPr="005042CD">
        <w:t>Throughput</w:t>
      </w:r>
    </w:p>
    <w:p w14:paraId="5725B0FB" w14:textId="55BF039A" w:rsidR="0056174E" w:rsidRDefault="0056174E" w:rsidP="0056174E">
      <w:pPr>
        <w:ind w:firstLine="202"/>
        <w:jc w:val="both"/>
      </w:pPr>
      <w:r w:rsidRPr="005042CD">
        <w:t xml:space="preserve">The data structure with the best throughput by a large margin </w:t>
      </w:r>
      <w:r w:rsidRPr="002B75C3">
        <w:t xml:space="preserve">is the block-lattice.  </w:t>
      </w:r>
      <w:r w:rsidR="002B75C3" w:rsidRPr="002B75C3">
        <w:fldChar w:fldCharType="begin"/>
      </w:r>
      <w:r w:rsidR="002B75C3" w:rsidRPr="002B75C3">
        <w:instrText xml:space="preserve"> REF _Ref6476955 \h </w:instrText>
      </w:r>
      <w:r w:rsidR="002B75C3">
        <w:instrText xml:space="preserve"> \* MERGEFORMAT </w:instrText>
      </w:r>
      <w:r w:rsidR="002B75C3" w:rsidRPr="002B75C3">
        <w:fldChar w:fldCharType="separate"/>
      </w:r>
      <w:r w:rsidR="00CF106D" w:rsidRPr="00CF106D">
        <w:t xml:space="preserve">Figure </w:t>
      </w:r>
      <w:r w:rsidR="00CF106D" w:rsidRPr="00CF106D">
        <w:rPr>
          <w:noProof/>
        </w:rPr>
        <w:t>20</w:t>
      </w:r>
      <w:r w:rsidR="002B75C3" w:rsidRPr="002B75C3">
        <w:fldChar w:fldCharType="end"/>
      </w:r>
      <w:r w:rsidR="002B75C3" w:rsidRPr="002B75C3">
        <w:t xml:space="preserve"> </w:t>
      </w:r>
      <w:r w:rsidRPr="005042CD">
        <w:t>shows that the difference in throughput is very large between the block-lattice and the other two data structures. It also shows that the blockchain has a better throughput than the tangle which has the worst throughput of the three.</w:t>
      </w:r>
      <w:r w:rsidR="00770D52">
        <w:t xml:space="preserve"> </w:t>
      </w:r>
    </w:p>
    <w:p w14:paraId="027A1E8E" w14:textId="77777777" w:rsidR="0056174E" w:rsidRPr="005042CD" w:rsidRDefault="0056174E" w:rsidP="0056174E">
      <w:pPr>
        <w:jc w:val="both"/>
      </w:pPr>
    </w:p>
    <w:p w14:paraId="21F2E988" w14:textId="2CBB832F" w:rsidR="0056174E" w:rsidRPr="005042CD" w:rsidRDefault="00DB1FA4" w:rsidP="0056174E">
      <w:pPr>
        <w:jc w:val="center"/>
      </w:pPr>
      <w:r>
        <w:rPr>
          <w:noProof/>
        </w:rPr>
        <w:drawing>
          <wp:inline distT="0" distB="0" distL="0" distR="0" wp14:anchorId="30A47DDD" wp14:editId="693EC61C">
            <wp:extent cx="3200400" cy="213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2131695"/>
                    </a:xfrm>
                    <a:prstGeom prst="rect">
                      <a:avLst/>
                    </a:prstGeom>
                  </pic:spPr>
                </pic:pic>
              </a:graphicData>
            </a:graphic>
          </wp:inline>
        </w:drawing>
      </w:r>
    </w:p>
    <w:p w14:paraId="7EF5C5DF" w14:textId="09372898" w:rsidR="0056174E" w:rsidRPr="005042CD" w:rsidRDefault="0056174E" w:rsidP="0056174E">
      <w:pPr>
        <w:rPr>
          <w:sz w:val="16"/>
        </w:rPr>
      </w:pPr>
      <w:bookmarkStart w:id="60" w:name="_Ref6476955"/>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0</w:t>
      </w:r>
      <w:r w:rsidRPr="005042CD">
        <w:rPr>
          <w:sz w:val="16"/>
        </w:rPr>
        <w:fldChar w:fldCharType="end"/>
      </w:r>
      <w:bookmarkEnd w:id="60"/>
      <w:r w:rsidRPr="005042CD">
        <w:rPr>
          <w:sz w:val="16"/>
        </w:rPr>
        <w:t>. Throughput for the three data structures.</w:t>
      </w:r>
    </w:p>
    <w:p w14:paraId="35B4E716" w14:textId="77777777" w:rsidR="0056174E" w:rsidRPr="005042CD" w:rsidRDefault="0056174E" w:rsidP="0056174E">
      <w:pPr>
        <w:ind w:left="202"/>
        <w:jc w:val="both"/>
      </w:pPr>
    </w:p>
    <w:p w14:paraId="78120032" w14:textId="77777777" w:rsidR="0056174E" w:rsidRPr="005042CD" w:rsidRDefault="0056174E" w:rsidP="0056174E">
      <w:pPr>
        <w:pStyle w:val="Heading3"/>
      </w:pPr>
      <w:r w:rsidRPr="005042CD">
        <w:t>Latency</w:t>
      </w:r>
    </w:p>
    <w:p w14:paraId="659E69C2" w14:textId="77777777" w:rsidR="0056174E" w:rsidRPr="005042CD" w:rsidRDefault="0056174E" w:rsidP="0056174E">
      <w:pPr>
        <w:ind w:firstLine="202"/>
        <w:jc w:val="both"/>
      </w:pPr>
    </w:p>
    <w:p w14:paraId="094C3163" w14:textId="76AF10B6" w:rsidR="0056174E" w:rsidRPr="005042CD" w:rsidRDefault="00103EDD" w:rsidP="0056174E">
      <w:pPr>
        <w:ind w:firstLine="202"/>
        <w:jc w:val="both"/>
      </w:pPr>
      <w:r>
        <w:rPr>
          <w:lang w:eastAsia="ja-JP"/>
        </w:rPr>
        <w:t xml:space="preserve">Latency is the time it takes from the creation of a transaction until the initial confirmation of it being accepted by the network. </w:t>
      </w:r>
      <w:r w:rsidR="0056174E" w:rsidRPr="005042CD">
        <w:t>This time may vary depending on the size of the data structure</w:t>
      </w:r>
      <w:r w:rsidR="0056174E">
        <w:t>, reason</w:t>
      </w:r>
      <w:r w:rsidR="0056174E" w:rsidRPr="005042CD">
        <w:t xml:space="preserve"> why it is measured for different transactions as each data structure continues to grow (transaction number: 50, 100, 200, 400, and 800).</w:t>
      </w:r>
    </w:p>
    <w:p w14:paraId="4B0F6ABF" w14:textId="07DB8C24" w:rsidR="0056174E" w:rsidRPr="005042CD" w:rsidRDefault="0056174E" w:rsidP="0056174E">
      <w:pPr>
        <w:ind w:firstLine="202"/>
        <w:jc w:val="both"/>
      </w:pPr>
      <w:r w:rsidRPr="00B10C07">
        <w:t xml:space="preserve">The data structure with the best latency is the blockchain. </w:t>
      </w:r>
      <w:r w:rsidR="00B10C07" w:rsidRPr="00B10C07">
        <w:fldChar w:fldCharType="begin"/>
      </w:r>
      <w:r w:rsidR="00B10C07" w:rsidRPr="00B10C07">
        <w:instrText xml:space="preserve"> REF _Ref6477039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1</w:t>
      </w:r>
      <w:r w:rsidR="00B10C07" w:rsidRPr="00B10C07">
        <w:fldChar w:fldCharType="end"/>
      </w:r>
      <w:r w:rsidR="00B10C07" w:rsidRPr="00B10C07">
        <w:t xml:space="preserve"> </w:t>
      </w:r>
      <w:r w:rsidRPr="00B10C07">
        <w:t xml:space="preserve">(network with 8 nodes), </w:t>
      </w:r>
      <w:r w:rsidR="00B10C07" w:rsidRPr="00B10C07">
        <w:fldChar w:fldCharType="begin"/>
      </w:r>
      <w:r w:rsidR="00B10C07" w:rsidRPr="00B10C07">
        <w:instrText xml:space="preserve"> REF _Ref6477054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2</w:t>
      </w:r>
      <w:r w:rsidR="00B10C07" w:rsidRPr="00B10C07">
        <w:fldChar w:fldCharType="end"/>
      </w:r>
      <w:r w:rsidR="00B10C07" w:rsidRPr="00B10C07">
        <w:t xml:space="preserve"> </w:t>
      </w:r>
      <w:r w:rsidRPr="00B10C07">
        <w:t xml:space="preserve">(network with 4 nodes), and </w:t>
      </w:r>
      <w:r w:rsidR="00B10C07" w:rsidRPr="00B10C07">
        <w:fldChar w:fldCharType="begin"/>
      </w:r>
      <w:r w:rsidR="00B10C07" w:rsidRPr="00B10C07">
        <w:instrText xml:space="preserve"> REF _Ref6477071 \h </w:instrText>
      </w:r>
      <w:r w:rsidR="00B10C07">
        <w:instrText xml:space="preserve"> \* MERGEFORMAT </w:instrText>
      </w:r>
      <w:r w:rsidR="00B10C07" w:rsidRPr="00B10C07">
        <w:fldChar w:fldCharType="separate"/>
      </w:r>
      <w:r w:rsidR="00CF106D" w:rsidRPr="00CF106D">
        <w:t xml:space="preserve">Figure </w:t>
      </w:r>
      <w:r w:rsidR="00CF106D" w:rsidRPr="00CF106D">
        <w:rPr>
          <w:noProof/>
        </w:rPr>
        <w:t>23</w:t>
      </w:r>
      <w:r w:rsidR="00B10C07" w:rsidRPr="00B10C07">
        <w:fldChar w:fldCharType="end"/>
      </w:r>
      <w:r w:rsidR="00B10C07" w:rsidRPr="00B10C07">
        <w:t xml:space="preserve"> </w:t>
      </w:r>
      <w:r w:rsidRPr="00B10C07">
        <w:t>(network with 2 nodes) show that from transaction number 50 onwards, the blockchain has a better latency than the block-lattice and the</w:t>
      </w:r>
      <w:r w:rsidRPr="005042CD">
        <w:t xml:space="preserve"> tangle. The latency for the tangle for transaction number 100 and above is in the order of seconds and massively exceeds that of the other two data structures. The experimental data shows that </w:t>
      </w:r>
      <w:r w:rsidR="000E6F54">
        <w:t>median</w:t>
      </w:r>
      <w:r w:rsidRPr="005042CD">
        <w:t xml:space="preserve"> latency is more-or-less independent of the network sizes that were chosen. </w:t>
      </w:r>
    </w:p>
    <w:p w14:paraId="297EFBAD" w14:textId="77777777" w:rsidR="0056174E" w:rsidRPr="005042CD" w:rsidRDefault="0056174E" w:rsidP="0056174E">
      <w:pPr>
        <w:jc w:val="both"/>
      </w:pPr>
    </w:p>
    <w:p w14:paraId="0789F0F8" w14:textId="4CCB9E4B" w:rsidR="0056174E" w:rsidRPr="005042CD" w:rsidRDefault="000B2334" w:rsidP="0056174E">
      <w:pPr>
        <w:jc w:val="center"/>
      </w:pPr>
      <w:r w:rsidRPr="000B2334">
        <w:drawing>
          <wp:inline distT="0" distB="0" distL="0" distR="0" wp14:anchorId="3A847046" wp14:editId="05226B90">
            <wp:extent cx="3200400" cy="1895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1895475"/>
                    </a:xfrm>
                    <a:prstGeom prst="rect">
                      <a:avLst/>
                    </a:prstGeom>
                  </pic:spPr>
                </pic:pic>
              </a:graphicData>
            </a:graphic>
          </wp:inline>
        </w:drawing>
      </w:r>
    </w:p>
    <w:p w14:paraId="51EE1AC2" w14:textId="39A7870B" w:rsidR="0056174E" w:rsidRPr="005042CD" w:rsidRDefault="0056174E" w:rsidP="0056174E">
      <w:pPr>
        <w:jc w:val="both"/>
        <w:rPr>
          <w:sz w:val="16"/>
        </w:rPr>
      </w:pPr>
      <w:bookmarkStart w:id="61" w:name="_Ref647703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1</w:t>
      </w:r>
      <w:r w:rsidRPr="005042CD">
        <w:rPr>
          <w:sz w:val="16"/>
        </w:rPr>
        <w:fldChar w:fldCharType="end"/>
      </w:r>
      <w:bookmarkEnd w:id="61"/>
      <w:r w:rsidRPr="005042CD">
        <w:rPr>
          <w:sz w:val="16"/>
        </w:rPr>
        <w:t>. Latency for the three data structures on a network with 8 nodes.</w:t>
      </w:r>
    </w:p>
    <w:p w14:paraId="368554F3" w14:textId="77777777" w:rsidR="0056174E" w:rsidRPr="005042CD" w:rsidRDefault="0056174E" w:rsidP="0056174E">
      <w:pPr>
        <w:jc w:val="both"/>
        <w:rPr>
          <w:sz w:val="16"/>
        </w:rPr>
      </w:pPr>
    </w:p>
    <w:p w14:paraId="3418CB44" w14:textId="5E145C83" w:rsidR="0056174E" w:rsidRPr="005042CD" w:rsidRDefault="00C52983" w:rsidP="0056174E">
      <w:pPr>
        <w:jc w:val="center"/>
      </w:pPr>
      <w:r w:rsidRPr="00C52983">
        <w:drawing>
          <wp:inline distT="0" distB="0" distL="0" distR="0" wp14:anchorId="4E2DEF25" wp14:editId="78ACCB2B">
            <wp:extent cx="3077155" cy="2092343"/>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4268" cy="2097180"/>
                    </a:xfrm>
                    <a:prstGeom prst="rect">
                      <a:avLst/>
                    </a:prstGeom>
                  </pic:spPr>
                </pic:pic>
              </a:graphicData>
            </a:graphic>
          </wp:inline>
        </w:drawing>
      </w:r>
    </w:p>
    <w:p w14:paraId="363AB324" w14:textId="1958ED40" w:rsidR="0056174E" w:rsidRPr="005042CD" w:rsidRDefault="0056174E" w:rsidP="0056174E">
      <w:pPr>
        <w:jc w:val="both"/>
        <w:rPr>
          <w:sz w:val="16"/>
        </w:rPr>
      </w:pPr>
      <w:bookmarkStart w:id="62" w:name="_Ref6477054"/>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2</w:t>
      </w:r>
      <w:r w:rsidRPr="005042CD">
        <w:rPr>
          <w:sz w:val="16"/>
        </w:rPr>
        <w:fldChar w:fldCharType="end"/>
      </w:r>
      <w:bookmarkEnd w:id="62"/>
      <w:r w:rsidRPr="005042CD">
        <w:rPr>
          <w:sz w:val="16"/>
        </w:rPr>
        <w:t>. Latency for the three data structures on a network with 4 nodes.</w:t>
      </w:r>
    </w:p>
    <w:p w14:paraId="04F731D7" w14:textId="77777777" w:rsidR="0056174E" w:rsidRPr="005042CD" w:rsidRDefault="0056174E" w:rsidP="0056174E">
      <w:pPr>
        <w:jc w:val="both"/>
      </w:pPr>
    </w:p>
    <w:p w14:paraId="1A3FBCB4" w14:textId="760DBA1D" w:rsidR="0056174E" w:rsidRPr="005042CD" w:rsidRDefault="006D3A8F" w:rsidP="0056174E">
      <w:pPr>
        <w:jc w:val="center"/>
      </w:pPr>
      <w:r w:rsidRPr="006D3A8F">
        <w:rPr>
          <w:noProof/>
        </w:rPr>
        <w:drawing>
          <wp:inline distT="0" distB="0" distL="0" distR="0" wp14:anchorId="07A9DDC7" wp14:editId="2A224CEF">
            <wp:extent cx="3058511" cy="2123966"/>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3853" cy="2127676"/>
                    </a:xfrm>
                    <a:prstGeom prst="rect">
                      <a:avLst/>
                    </a:prstGeom>
                  </pic:spPr>
                </pic:pic>
              </a:graphicData>
            </a:graphic>
          </wp:inline>
        </w:drawing>
      </w:r>
    </w:p>
    <w:p w14:paraId="1A3716B1" w14:textId="7E8C3F89" w:rsidR="0056174E" w:rsidRPr="005042CD" w:rsidRDefault="0056174E" w:rsidP="0056174E">
      <w:pPr>
        <w:jc w:val="both"/>
        <w:rPr>
          <w:sz w:val="16"/>
        </w:rPr>
      </w:pPr>
      <w:bookmarkStart w:id="63" w:name="_Ref6477071"/>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00CF106D">
        <w:rPr>
          <w:noProof/>
          <w:sz w:val="16"/>
        </w:rPr>
        <w:t>23</w:t>
      </w:r>
      <w:r w:rsidRPr="005042CD">
        <w:rPr>
          <w:sz w:val="16"/>
        </w:rPr>
        <w:fldChar w:fldCharType="end"/>
      </w:r>
      <w:bookmarkEnd w:id="63"/>
      <w:r w:rsidRPr="005042CD">
        <w:rPr>
          <w:sz w:val="16"/>
        </w:rPr>
        <w:t>. Latency for the three data structures on a network with 2 nodes.</w:t>
      </w:r>
    </w:p>
    <w:p w14:paraId="7C8F1D5E" w14:textId="6A6BCEDA" w:rsidR="00154927" w:rsidRDefault="00154927" w:rsidP="00154927"/>
    <w:p w14:paraId="107E7FA2" w14:textId="77777777" w:rsidR="00CA0CEE" w:rsidRPr="005042CD" w:rsidRDefault="00CA0CEE" w:rsidP="00CA0CEE">
      <w:pPr>
        <w:pStyle w:val="Heading2"/>
      </w:pPr>
      <w:r w:rsidRPr="005042CD">
        <w:t>Classification of Data Structures</w:t>
      </w:r>
    </w:p>
    <w:p w14:paraId="5FF32006" w14:textId="77777777" w:rsidR="00CA0CEE" w:rsidRPr="005042CD" w:rsidRDefault="00CA0CEE" w:rsidP="00CA0CEE">
      <w:pPr>
        <w:ind w:firstLine="202"/>
        <w:jc w:val="both"/>
      </w:pPr>
      <w:r w:rsidRPr="005042CD">
        <w:t xml:space="preserve">After gathering and analyzing the quantitative information about the </w:t>
      </w:r>
      <w:r>
        <w:t>two</w:t>
      </w:r>
      <w:r w:rsidRPr="005042CD">
        <w:t xml:space="preserve"> metrics for each of the data structures, they are classified</w:t>
      </w:r>
      <w:r w:rsidRPr="00144CB9">
        <w:t xml:space="preserve"> as </w:t>
      </w:r>
      <w:r w:rsidRPr="00144CB9">
        <w:fldChar w:fldCharType="begin"/>
      </w:r>
      <w:r w:rsidRPr="00144CB9">
        <w:instrText xml:space="preserve"> REF _Ref6401309 \h  \* MERGEFORMAT </w:instrText>
      </w:r>
      <w:r w:rsidRPr="00144CB9">
        <w:fldChar w:fldCharType="separate"/>
      </w:r>
      <w:r w:rsidRPr="00CF106D">
        <w:rPr>
          <w:color w:val="000000" w:themeColor="text1"/>
        </w:rPr>
        <w:t xml:space="preserve">Table </w:t>
      </w:r>
      <w:r w:rsidRPr="00CF106D">
        <w:rPr>
          <w:noProof/>
          <w:color w:val="000000" w:themeColor="text1"/>
        </w:rPr>
        <w:t>I</w:t>
      </w:r>
      <w:r w:rsidRPr="00144CB9">
        <w:fldChar w:fldCharType="end"/>
      </w:r>
      <w:r>
        <w:t>.</w:t>
      </w:r>
    </w:p>
    <w:p w14:paraId="0D206C89" w14:textId="77777777" w:rsidR="00CA0CEE" w:rsidRPr="005042CD" w:rsidRDefault="00CA0CEE" w:rsidP="00CA0CEE">
      <w:pPr>
        <w:ind w:firstLine="202"/>
        <w:jc w:val="both"/>
      </w:pPr>
    </w:p>
    <w:p w14:paraId="2FF07BE4" w14:textId="77777777" w:rsidR="00CA0CEE" w:rsidRPr="000322F8" w:rsidRDefault="00CA0CEE" w:rsidP="00CA0CEE">
      <w:pPr>
        <w:pStyle w:val="Caption"/>
        <w:keepNext/>
        <w:jc w:val="center"/>
        <w:rPr>
          <w:i w:val="0"/>
          <w:caps/>
          <w:color w:val="000000" w:themeColor="text1"/>
          <w:sz w:val="16"/>
          <w:szCs w:val="16"/>
        </w:rPr>
      </w:pPr>
      <w:bookmarkStart w:id="64" w:name="_Ref6401309"/>
      <w:r w:rsidRPr="000322F8">
        <w:rPr>
          <w:i w:val="0"/>
          <w:caps/>
          <w:color w:val="000000" w:themeColor="text1"/>
          <w:sz w:val="16"/>
          <w:szCs w:val="16"/>
        </w:rPr>
        <w:lastRenderedPageBreak/>
        <w:t xml:space="preserve">Table </w:t>
      </w:r>
      <w:r w:rsidRPr="000322F8">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322F8">
        <w:rPr>
          <w:i w:val="0"/>
          <w:caps/>
          <w:color w:val="000000" w:themeColor="text1"/>
          <w:sz w:val="16"/>
          <w:szCs w:val="16"/>
        </w:rPr>
        <w:fldChar w:fldCharType="separate"/>
      </w:r>
      <w:r>
        <w:rPr>
          <w:i w:val="0"/>
          <w:caps/>
          <w:noProof/>
          <w:color w:val="000000" w:themeColor="text1"/>
          <w:sz w:val="16"/>
          <w:szCs w:val="16"/>
        </w:rPr>
        <w:t>I</w:t>
      </w:r>
      <w:r w:rsidRPr="000322F8">
        <w:rPr>
          <w:i w:val="0"/>
          <w:caps/>
          <w:color w:val="000000" w:themeColor="text1"/>
          <w:sz w:val="16"/>
          <w:szCs w:val="16"/>
        </w:rPr>
        <w:fldChar w:fldCharType="end"/>
      </w:r>
      <w:bookmarkEnd w:id="64"/>
      <w:r w:rsidRPr="000322F8">
        <w:rPr>
          <w:i w:val="0"/>
          <w:caps/>
          <w:color w:val="000000" w:themeColor="text1"/>
          <w:sz w:val="16"/>
          <w:szCs w:val="16"/>
        </w:rPr>
        <w:t>. Classification according to impact on Quality Attributes.</w:t>
      </w:r>
    </w:p>
    <w:p w14:paraId="37CDB58B" w14:textId="77777777" w:rsidR="00CA0CEE" w:rsidRPr="005042CD" w:rsidRDefault="00CA0CEE" w:rsidP="00CA0CEE">
      <w:pPr>
        <w:jc w:val="both"/>
      </w:pPr>
      <w:r w:rsidRPr="00D6598B">
        <w:rPr>
          <w:noProof/>
        </w:rPr>
        <w:drawing>
          <wp:inline distT="0" distB="0" distL="0" distR="0" wp14:anchorId="69BA558F" wp14:editId="2C713467">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2127" cy="1417811"/>
                    </a:xfrm>
                    <a:prstGeom prst="rect">
                      <a:avLst/>
                    </a:prstGeom>
                  </pic:spPr>
                </pic:pic>
              </a:graphicData>
            </a:graphic>
          </wp:inline>
        </w:drawing>
      </w:r>
    </w:p>
    <w:p w14:paraId="44EB66F3" w14:textId="77777777" w:rsidR="0056174E" w:rsidRPr="005042CD" w:rsidRDefault="0056174E" w:rsidP="00154927"/>
    <w:p w14:paraId="222F54B9" w14:textId="77777777" w:rsidR="00154927" w:rsidRPr="005042CD" w:rsidRDefault="00154927" w:rsidP="00154927">
      <w:pPr>
        <w:pStyle w:val="Heading2"/>
      </w:pPr>
      <w:bookmarkStart w:id="65" w:name="_Toc3892326"/>
      <w:r w:rsidRPr="005042CD">
        <w:t>Results of Qualitative Analysis</w:t>
      </w:r>
      <w:bookmarkEnd w:id="65"/>
    </w:p>
    <w:p w14:paraId="0CD20A76" w14:textId="77777777" w:rsidR="00154927" w:rsidRPr="005042CD" w:rsidRDefault="00154927" w:rsidP="00154927"/>
    <w:p w14:paraId="70E80EC1" w14:textId="77777777" w:rsidR="00154927" w:rsidRPr="005042CD" w:rsidRDefault="00154927" w:rsidP="00154927">
      <w:pPr>
        <w:pStyle w:val="Heading3"/>
      </w:pPr>
      <w:bookmarkStart w:id="66" w:name="_Toc3892327"/>
      <w:r w:rsidRPr="005042CD">
        <w:t>The blockchain</w:t>
      </w:r>
      <w:bookmarkEnd w:id="66"/>
    </w:p>
    <w:p w14:paraId="62D0BE0B" w14:textId="719E3B8C" w:rsidR="00D36454" w:rsidRPr="005042CD" w:rsidRDefault="00154927" w:rsidP="0056174E">
      <w:pPr>
        <w:ind w:firstLine="202"/>
        <w:jc w:val="both"/>
      </w:pPr>
      <w:r w:rsidRPr="005042CD">
        <w:t xml:space="preserve">In Section </w:t>
      </w:r>
      <w:r w:rsidR="00A43B95">
        <w:t>II</w:t>
      </w:r>
      <w:r w:rsidRPr="005042CD">
        <w:t xml:space="preserve"> - Research Problem, the five fundamental properties</w:t>
      </w:r>
      <w:r w:rsidR="009355B0">
        <w:t xml:space="preserve"> of distributed ledgers</w:t>
      </w:r>
      <w:r w:rsidRPr="005042CD">
        <w:t xml:space="preserve"> </w:t>
      </w:r>
      <w:r w:rsidR="009355B0">
        <w:t>a</w:t>
      </w:r>
      <w:r w:rsidRPr="005042CD">
        <w:t xml:space="preserve">re defined </w:t>
      </w:r>
      <w:r w:rsidR="009355B0">
        <w:t xml:space="preserve">together </w:t>
      </w:r>
      <w:r w:rsidRPr="005042CD">
        <w:t>an explanation of the manner in which blockchains guarantee these properties. However, a more detailed study of blockchains opens room to make further comments about the degree to which the blockchain guarantees equal rights for participants in the network.</w:t>
      </w:r>
    </w:p>
    <w:p w14:paraId="71F4EC2B" w14:textId="77777777" w:rsidR="00154927" w:rsidRPr="005042CD" w:rsidRDefault="00154927" w:rsidP="003B4AB2">
      <w:pPr>
        <w:pStyle w:val="Heading4"/>
      </w:pPr>
      <w:bookmarkStart w:id="67" w:name="_Toc3892328"/>
      <w:r w:rsidRPr="005042CD">
        <w:t>Equal Rights</w:t>
      </w:r>
      <w:bookmarkEnd w:id="67"/>
    </w:p>
    <w:p w14:paraId="5C152608" w14:textId="391A2962" w:rsidR="00154927" w:rsidRPr="005042CD" w:rsidRDefault="00154927" w:rsidP="00154927">
      <w:pPr>
        <w:ind w:firstLine="202"/>
        <w:jc w:val="both"/>
      </w:pPr>
      <w:r w:rsidRPr="005042CD">
        <w:t xml:space="preserve">In the </w:t>
      </w:r>
      <w:r w:rsidR="00A47221">
        <w:t>Bitcoin</w:t>
      </w:r>
      <w:r w:rsidRPr="005042CD">
        <w:t xml:space="preserve">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5B0F9AD5" w:rsidR="00E03246" w:rsidRDefault="00E03246" w:rsidP="00154927">
      <w:pPr>
        <w:ind w:left="202"/>
        <w:jc w:val="both"/>
      </w:pPr>
    </w:p>
    <w:p w14:paraId="00B3CA1B" w14:textId="3EA7E04B" w:rsidR="00B30D72" w:rsidRDefault="00F2194B" w:rsidP="00B30D72">
      <w:pPr>
        <w:ind w:firstLine="202"/>
        <w:jc w:val="both"/>
      </w:pPr>
      <w:r>
        <w:t>Since</w:t>
      </w:r>
      <w:r w:rsidR="00B30D72" w:rsidRPr="00B30D72">
        <w:t xml:space="preserve"> the other fundamental properties are defined for and from the blockchain, this data structure satisfies them all.</w:t>
      </w:r>
    </w:p>
    <w:p w14:paraId="32A0BA16" w14:textId="77777777" w:rsidR="00B30D72" w:rsidRPr="005042CD" w:rsidRDefault="00B30D72" w:rsidP="00154927">
      <w:pPr>
        <w:ind w:left="202"/>
        <w:jc w:val="both"/>
      </w:pPr>
    </w:p>
    <w:p w14:paraId="3F42694E" w14:textId="77777777" w:rsidR="00E03246" w:rsidRPr="005042CD" w:rsidRDefault="00E03246" w:rsidP="00E03246">
      <w:pPr>
        <w:pStyle w:val="Heading3"/>
      </w:pPr>
      <w:bookmarkStart w:id="68" w:name="_Toc3892329"/>
      <w:r w:rsidRPr="005042CD">
        <w:t>The tangle</w:t>
      </w:r>
      <w:bookmarkEnd w:id="68"/>
    </w:p>
    <w:p w14:paraId="71CEA55B" w14:textId="77777777" w:rsidR="00E03246" w:rsidRPr="005042CD" w:rsidRDefault="00E03246" w:rsidP="00E03246">
      <w:pPr>
        <w:pStyle w:val="Heading4"/>
      </w:pPr>
      <w:bookmarkStart w:id="69" w:name="_Toc3892330"/>
      <w:r w:rsidRPr="005042CD">
        <w:t>Immutability</w:t>
      </w:r>
      <w:bookmarkEnd w:id="69"/>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70" w:name="_Toc3892331"/>
      <w:r w:rsidRPr="005042CD">
        <w:t>Non-repudiation</w:t>
      </w:r>
      <w:bookmarkEnd w:id="70"/>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71" w:name="_Toc3892332"/>
      <w:r w:rsidRPr="005042CD">
        <w:t>Integrity</w:t>
      </w:r>
      <w:bookmarkEnd w:id="71"/>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72" w:name="_Toc3892333"/>
      <w:r w:rsidRPr="005042CD">
        <w:t>Transparency</w:t>
      </w:r>
      <w:bookmarkEnd w:id="72"/>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73" w:name="_Toc3892334"/>
      <w:r w:rsidRPr="005042CD">
        <w:t>Equal Rights</w:t>
      </w:r>
      <w:bookmarkEnd w:id="73"/>
    </w:p>
    <w:p w14:paraId="5D001045" w14:textId="77777777" w:rsidR="00E03246" w:rsidRPr="005042CD" w:rsidRDefault="00E03246" w:rsidP="00C54CDC">
      <w:pPr>
        <w:ind w:firstLine="202"/>
        <w:jc w:val="both"/>
      </w:pPr>
      <w:r w:rsidRPr="005042CD">
        <w:t>All of the participants of a tangle network have equal rights, and there are no privileged users because they all have the same ability to access and manipulate the tangle. With respect to the approval of transactions, “the main idea of the tangle is the 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74" w:name="_Toc3892335"/>
      <w:r w:rsidRPr="005042CD">
        <w:t>The block-lattice</w:t>
      </w:r>
      <w:bookmarkEnd w:id="74"/>
    </w:p>
    <w:p w14:paraId="5847ACB3" w14:textId="77777777" w:rsidR="004B0090" w:rsidRPr="005042CD" w:rsidRDefault="004B0090" w:rsidP="004B0090">
      <w:pPr>
        <w:pStyle w:val="Heading4"/>
      </w:pPr>
      <w:bookmarkStart w:id="75" w:name="_Toc3892336"/>
      <w:r w:rsidRPr="005042CD">
        <w:t>Immutability</w:t>
      </w:r>
      <w:bookmarkEnd w:id="75"/>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76" w:name="_Toc3892337"/>
      <w:r w:rsidRPr="005042CD">
        <w:lastRenderedPageBreak/>
        <w:t>Non-repudiation</w:t>
      </w:r>
      <w:bookmarkEnd w:id="76"/>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77" w:name="_Toc3892338"/>
      <w:r w:rsidRPr="005042CD">
        <w:t>Integrity</w:t>
      </w:r>
      <w:bookmarkEnd w:id="77"/>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78" w:name="_Toc3892339"/>
      <w:r w:rsidRPr="005042CD">
        <w:t>Transparency</w:t>
      </w:r>
      <w:bookmarkEnd w:id="78"/>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79" w:name="_Toc3892340"/>
      <w:r w:rsidRPr="005042CD">
        <w:t>Equal Rights</w:t>
      </w:r>
      <w:bookmarkEnd w:id="79"/>
    </w:p>
    <w:p w14:paraId="3F08C580" w14:textId="5F16B142"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750AF">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3]","plainTextFormattedCitation":"[23]","previouslyFormattedCitation":"[23]"},"properties":{"noteIndex":0},"schema":"https://github.com/citation-style-language/schema/raw/master/csl-citation.json"}</w:instrText>
      </w:r>
      <w:r w:rsidRPr="005042CD">
        <w:fldChar w:fldCharType="separate"/>
      </w:r>
      <w:r w:rsidR="00F33E63" w:rsidRPr="00F33E63">
        <w:rPr>
          <w:noProof/>
        </w:rPr>
        <w:t>[23]</w:t>
      </w:r>
      <w:r w:rsidRPr="005042CD">
        <w:fldChar w:fldCharType="end"/>
      </w:r>
    </w:p>
    <w:p w14:paraId="571BE56B" w14:textId="79C82234" w:rsidR="004B0090" w:rsidRPr="005042CD" w:rsidRDefault="004B0090" w:rsidP="00154927">
      <w:pPr>
        <w:ind w:left="202"/>
        <w:jc w:val="both"/>
      </w:pPr>
    </w:p>
    <w:p w14:paraId="4DEF4266" w14:textId="27D0FF72" w:rsidR="005E377F" w:rsidRDefault="005E5082" w:rsidP="005E377F">
      <w:pPr>
        <w:pStyle w:val="Heading1"/>
      </w:pPr>
      <w:bookmarkStart w:id="80" w:name="_Toc3892345"/>
      <w:r>
        <w:t>Relevance</w:t>
      </w:r>
      <w:r w:rsidR="005E377F" w:rsidRPr="005042CD">
        <w:t xml:space="preserve"> of Results</w:t>
      </w:r>
      <w:bookmarkEnd w:id="80"/>
    </w:p>
    <w:p w14:paraId="3695B2CA" w14:textId="17196887" w:rsidR="0056174E" w:rsidRPr="005042CD" w:rsidRDefault="00AC7C5E" w:rsidP="0056174E">
      <w:pPr>
        <w:pStyle w:val="Heading2"/>
      </w:pPr>
      <w:r>
        <w:t>Relevance</w:t>
      </w:r>
      <w:r w:rsidR="0056174E" w:rsidRPr="005042CD">
        <w:t xml:space="preserve"> of Results of Quantitative Analysis</w:t>
      </w:r>
    </w:p>
    <w:p w14:paraId="27F8C0D5" w14:textId="77777777" w:rsidR="0056174E" w:rsidRPr="005042CD" w:rsidRDefault="0056174E" w:rsidP="0056174E">
      <w:pPr>
        <w:ind w:firstLine="202"/>
        <w:jc w:val="both"/>
      </w:pPr>
      <w:r w:rsidRPr="005042CD">
        <w:t>The quantitative analysis demonstrates there is a trade</w:t>
      </w:r>
      <w:r>
        <w:t>-</w:t>
      </w:r>
      <w:r w:rsidRPr="005042CD">
        <w:t xml:space="preserve">off between throughput and latency. </w:t>
      </w:r>
    </w:p>
    <w:p w14:paraId="0D0A6FDE" w14:textId="77777777" w:rsidR="0056174E" w:rsidRPr="005042CD" w:rsidRDefault="0056174E" w:rsidP="0056174E">
      <w:pPr>
        <w:ind w:firstLine="202"/>
        <w:jc w:val="both"/>
      </w:pPr>
      <w:r w:rsidRPr="005042CD">
        <w:t>If users wish to prioritize throughput, the best option is the block-lattice. The reason for the high throughput for the block-lattice is believed to be ease with which users can update their own account-chain when they submit a transaction.  The reason for the lower throughput for the blockchain is believed to be the process that has to be carried out to add blocks to the blockchain. The reason the tangle has the lowest throughput is believed to be the long process that goes into deciding how to add new transactions to the directed acyclic graph (DAG).</w:t>
      </w:r>
    </w:p>
    <w:p w14:paraId="0A5694C3" w14:textId="3D4AB304" w:rsidR="0056174E" w:rsidRDefault="0056174E" w:rsidP="0056174E">
      <w:pPr>
        <w:ind w:firstLine="202"/>
        <w:jc w:val="both"/>
      </w:pPr>
      <w:r w:rsidRPr="005042CD">
        <w:t xml:space="preserve"> If users wish to prioritize latency, the best option is the blockchain. The low latency for the blockchain is believed arise from the fact that nodes can accept the longest proof-of-work chain as the latest state of the system. The higher latency for the block-lattice is believed to arise from the fact that</w:t>
      </w:r>
      <w:r>
        <w:t xml:space="preserve"> both</w:t>
      </w:r>
      <w:r w:rsidRPr="005042CD">
        <w:t xml:space="preserve"> a receive transaction and a send transaction have to</w:t>
      </w:r>
      <w:r>
        <w:t xml:space="preserve"> be</w:t>
      </w:r>
      <w:r w:rsidRPr="005042CD">
        <w:t xml:space="preserve"> broadcast for a transaction to be completed. The reason the tangle has the highest latency is also believed to be the long process that goes into deciding how to add new transactions to the DAG.</w:t>
      </w:r>
    </w:p>
    <w:p w14:paraId="21FC9ED5" w14:textId="28326E8E" w:rsidR="00C95646" w:rsidRPr="0056174E" w:rsidRDefault="0075211A" w:rsidP="00C95646">
      <w:pPr>
        <w:ind w:firstLine="202"/>
        <w:jc w:val="both"/>
      </w:pPr>
      <w:r>
        <w:t>Users</w:t>
      </w:r>
      <w:r w:rsidR="00E54EB4">
        <w:t xml:space="preserve"> may choose</w:t>
      </w:r>
      <w:r w:rsidR="006118D1">
        <w:t xml:space="preserve"> to</w:t>
      </w:r>
      <w:r w:rsidR="00E54EB4">
        <w:t xml:space="preserve"> use the block-lattice in a </w:t>
      </w:r>
      <w:r w:rsidR="00A30858">
        <w:t xml:space="preserve">setting which requires </w:t>
      </w:r>
      <w:r w:rsidR="006118D1">
        <w:t>high throughput</w:t>
      </w:r>
      <w:r w:rsidR="00A30858">
        <w:t xml:space="preserve"> </w:t>
      </w:r>
      <w:r w:rsidR="006118D1">
        <w:t>such as a machine-to-machine micropayment system in the Internet-of-Things industry.</w:t>
      </w:r>
      <w:r w:rsidR="008F363E">
        <w:t xml:space="preserve"> </w:t>
      </w:r>
      <w:r>
        <w:t>Users</w:t>
      </w:r>
      <w:r w:rsidR="008F363E">
        <w:t xml:space="preserve"> may choose to use the blockchain in a setting which requires low latency such as </w:t>
      </w:r>
      <w:r>
        <w:t>real-life</w:t>
      </w:r>
      <w:r w:rsidR="000B5461">
        <w:t xml:space="preserve"> payments systems</w:t>
      </w:r>
      <w:r w:rsidR="0051066D">
        <w:t>,</w:t>
      </w:r>
      <w:r w:rsidR="000B5461">
        <w:t xml:space="preserve"> where users </w:t>
      </w:r>
      <w:r w:rsidR="000B5461">
        <w:t>don’t want to wait a long time for a transaction to be finalized and become irreversible.</w:t>
      </w:r>
    </w:p>
    <w:p w14:paraId="29068952" w14:textId="032800CB" w:rsidR="00F43073" w:rsidRPr="005042CD" w:rsidRDefault="00AC7C5E" w:rsidP="00596418">
      <w:pPr>
        <w:pStyle w:val="Heading2"/>
      </w:pPr>
      <w:r>
        <w:t>Relevance</w:t>
      </w:r>
      <w:r w:rsidR="00596418" w:rsidRPr="005042CD">
        <w:t xml:space="preserve"> of Results of Qualitative Analysis</w:t>
      </w:r>
    </w:p>
    <w:p w14:paraId="7329D937" w14:textId="3030650E" w:rsidR="00596418"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block-lattice guarantee equal rights for 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4BA1898D" w14:textId="3E4E19F3" w:rsidR="00C95646" w:rsidRPr="005042CD" w:rsidRDefault="00C95646" w:rsidP="000A031B">
      <w:pPr>
        <w:ind w:firstLine="202"/>
        <w:jc w:val="both"/>
      </w:pPr>
      <w:r>
        <w:t xml:space="preserve">Users may choose to use the tangle or the block-lattice in a permission-less public setting where all users </w:t>
      </w:r>
      <w:r w:rsidR="0075211A">
        <w:t xml:space="preserve">should </w:t>
      </w:r>
      <w:r>
        <w:t>be able to join the network and submit and validate transactions.</w:t>
      </w:r>
      <w:r w:rsidR="0075211A">
        <w:t xml:space="preserve"> Users may choose to use the blockchain in a permissioned setting where one or more authorities act as a gate for participation and not all users expect to have the same permissions as others.</w:t>
      </w:r>
      <w:r w:rsidR="007D73CE">
        <w:t xml:space="preserve"> Blockchains may be more suitable for regulated industries</w:t>
      </w:r>
      <w:r w:rsidR="00394033">
        <w:t>,</w:t>
      </w:r>
      <w:r w:rsidR="007D73CE">
        <w:t xml:space="preserve"> such as banks for example</w:t>
      </w:r>
      <w:r w:rsidR="00D8198E">
        <w:t>, where permissions may include permission to join the network, permission to initiate transactions, and permissions to validate transactions.</w:t>
      </w:r>
    </w:p>
    <w:p w14:paraId="6ED30FB4" w14:textId="1DE9DCFF" w:rsidR="005E377F" w:rsidRPr="005042CD" w:rsidRDefault="00011DB6" w:rsidP="00011DB6">
      <w:pPr>
        <w:pStyle w:val="Heading2"/>
      </w:pPr>
      <w:r>
        <w:t>Threats to Validity</w:t>
      </w:r>
    </w:p>
    <w:p w14:paraId="5B370CA1" w14:textId="7A899D44" w:rsidR="00002484" w:rsidRDefault="00E1210D" w:rsidP="00002484">
      <w:pPr>
        <w:ind w:firstLine="202"/>
        <w:jc w:val="both"/>
      </w:pPr>
      <w:r w:rsidRPr="005042CD">
        <w:t>The implementations of the data structures developed for this thesis do not precisely reflect all of the intricacies of the actual implementations of the Bitcoin blockchain, the IOTA tangle, or the Nano block-lattice.</w:t>
      </w:r>
      <w:r w:rsidR="002E5EFA">
        <w:t xml:space="preserve"> </w:t>
      </w:r>
      <w:r w:rsidR="00926F95" w:rsidRPr="005042CD">
        <w:t>However, this thesis does represent a step forward in the study and comparison of different alternatives for underlying data structures of distributed ledgers</w:t>
      </w:r>
      <w:r w:rsidR="0027611E">
        <w:t xml:space="preserve"> because it captures the essence of three data structures</w:t>
      </w:r>
      <w:r w:rsidR="005E5082">
        <w:t xml:space="preserve"> and</w:t>
      </w:r>
      <w:r w:rsidR="00002484">
        <w:t xml:space="preserve"> </w:t>
      </w:r>
      <w:r w:rsidR="00FB6E24">
        <w:t>analyz</w:t>
      </w:r>
      <w:r w:rsidR="005E5082">
        <w:t>es</w:t>
      </w:r>
      <w:r w:rsidR="00FB6E24">
        <w:t xml:space="preserve"> their </w:t>
      </w:r>
      <w:r w:rsidR="00002484">
        <w:t>fundamental</w:t>
      </w:r>
      <w:r w:rsidR="00FB6E24">
        <w:t xml:space="preserve"> functioning.</w:t>
      </w:r>
    </w:p>
    <w:p w14:paraId="19671158" w14:textId="30B30D64" w:rsidR="005B049F" w:rsidRDefault="005B049F" w:rsidP="003722FD">
      <w:pPr>
        <w:ind w:firstLine="202"/>
        <w:jc w:val="both"/>
        <w:rPr>
          <w:lang w:eastAsia="ja-JP"/>
        </w:rPr>
      </w:pPr>
      <w:r>
        <w:t xml:space="preserve">As mentioned before, </w:t>
      </w:r>
      <w:r>
        <w:rPr>
          <w:lang w:eastAsia="ja-JP"/>
        </w:rPr>
        <w:t xml:space="preserve">in </w:t>
      </w:r>
      <w:r w:rsidRPr="005042CD">
        <w:rPr>
          <w:lang w:eastAsia="ja-JP"/>
        </w:rPr>
        <w:t>order to enable a comparison, the data structures implemented in this thesis are comprised of items which record one transaction each. This marks a clear difference from the way</w:t>
      </w:r>
      <w:r>
        <w:rPr>
          <w:lang w:eastAsia="ja-JP"/>
        </w:rPr>
        <w:t xml:space="preserve"> in which</w:t>
      </w:r>
      <w:r w:rsidRPr="005042CD">
        <w:rPr>
          <w:lang w:eastAsia="ja-JP"/>
        </w:rPr>
        <w:t xml:space="preserve"> the Bitcoin blockchain is implemented since the blocks in that system hold the data for various transactions.</w:t>
      </w:r>
      <w:r>
        <w:rPr>
          <w:lang w:eastAsia="ja-JP"/>
        </w:rPr>
        <w:t xml:space="preserve"> </w:t>
      </w:r>
      <w:r w:rsidR="00A47221">
        <w:rPr>
          <w:lang w:eastAsia="ja-JP"/>
        </w:rPr>
        <w:t xml:space="preserve">For this reason, the throughput and latency data reported for the blockchain implemented for this thesis do not reflect the values for these quality attributes for the Bitcoin Blockchain. </w:t>
      </w:r>
      <w:r w:rsidR="00071FAA">
        <w:rPr>
          <w:lang w:eastAsia="ja-JP"/>
        </w:rPr>
        <w:t>T</w:t>
      </w:r>
      <w:r w:rsidR="00A47221">
        <w:rPr>
          <w:lang w:eastAsia="ja-JP"/>
        </w:rPr>
        <w:t xml:space="preserve">he Bitcoin blockchain </w:t>
      </w:r>
      <w:r w:rsidR="00071FAA" w:rsidRPr="005042CD">
        <w:rPr>
          <w:lang w:eastAsia="ja-JP"/>
        </w:rPr>
        <w:t>has a theoretical maximum of 7 tps</w:t>
      </w:r>
      <w:r w:rsidR="00071FAA">
        <w:rPr>
          <w:lang w:eastAsia="ja-JP"/>
        </w:rPr>
        <w:t xml:space="preserve"> and a latency </w:t>
      </w:r>
      <w:r w:rsidR="00364D9D">
        <w:rPr>
          <w:lang w:eastAsia="ja-JP"/>
        </w:rPr>
        <w:t>limited</w:t>
      </w:r>
      <w:r w:rsidR="00071FAA">
        <w:rPr>
          <w:lang w:eastAsia="ja-JP"/>
        </w:rPr>
        <w:t xml:space="preserve"> by the block generation time of 10 minutes.</w:t>
      </w:r>
      <w:r w:rsidR="003722FD">
        <w:rPr>
          <w:lang w:eastAsia="ja-JP"/>
        </w:rPr>
        <w:t xml:space="preserve"> In a comparison with the data structures that were implemented</w:t>
      </w:r>
      <w:r w:rsidR="00D01E39">
        <w:rPr>
          <w:lang w:eastAsia="ja-JP"/>
        </w:rPr>
        <w:t>,</w:t>
      </w:r>
      <w:r w:rsidR="003722FD">
        <w:rPr>
          <w:lang w:eastAsia="ja-JP"/>
        </w:rPr>
        <w:t xml:space="preserve"> these would be the worst transaction processing metrics.</w:t>
      </w:r>
    </w:p>
    <w:p w14:paraId="328FEA0B" w14:textId="485BBFED" w:rsidR="005E5082" w:rsidRDefault="00AC7C5E" w:rsidP="00734DEE">
      <w:pPr>
        <w:ind w:firstLine="202"/>
        <w:jc w:val="both"/>
        <w:rPr>
          <w:lang w:eastAsia="ja-JP"/>
        </w:rPr>
      </w:pPr>
      <w:r>
        <w:rPr>
          <w:lang w:eastAsia="ja-JP"/>
        </w:rPr>
        <w:t xml:space="preserve">The experiments conducted in this research did not </w:t>
      </w:r>
      <w:r w:rsidR="009F37B7">
        <w:rPr>
          <w:lang w:eastAsia="ja-JP"/>
        </w:rPr>
        <w:t xml:space="preserve">thoroughly </w:t>
      </w:r>
      <w:r>
        <w:rPr>
          <w:lang w:eastAsia="ja-JP"/>
        </w:rPr>
        <w:t>tackle</w:t>
      </w:r>
      <w:r w:rsidR="00DE65CB">
        <w:rPr>
          <w:lang w:eastAsia="ja-JP"/>
        </w:rPr>
        <w:t xml:space="preserve"> one part of the blockchain scalability problem which </w:t>
      </w:r>
      <w:r w:rsidR="0043797E">
        <w:rPr>
          <w:lang w:eastAsia="ja-JP"/>
        </w:rPr>
        <w:t>refers</w:t>
      </w:r>
      <w:r w:rsidR="00DE65CB">
        <w:rPr>
          <w:lang w:eastAsia="ja-JP"/>
        </w:rPr>
        <w:t xml:space="preserve"> to how </w:t>
      </w:r>
      <w:r w:rsidR="00AF719A">
        <w:rPr>
          <w:lang w:eastAsia="ja-JP"/>
        </w:rPr>
        <w:t xml:space="preserve">a </w:t>
      </w:r>
      <w:r w:rsidR="00D5062A">
        <w:rPr>
          <w:lang w:eastAsia="ja-JP"/>
        </w:rPr>
        <w:t>large</w:t>
      </w:r>
      <w:r w:rsidR="00DE65CB">
        <w:rPr>
          <w:lang w:eastAsia="ja-JP"/>
        </w:rPr>
        <w:t xml:space="preserve"> number of nodes affects throughput and latency.</w:t>
      </w:r>
      <w:r w:rsidR="00D5062A">
        <w:rPr>
          <w:lang w:eastAsia="ja-JP"/>
        </w:rPr>
        <w:t xml:space="preserve"> However, the experiments that were run do show a trend that </w:t>
      </w:r>
      <w:r w:rsidR="00AF719A">
        <w:rPr>
          <w:lang w:eastAsia="ja-JP"/>
        </w:rPr>
        <w:t>should</w:t>
      </w:r>
      <w:r w:rsidR="00D5062A">
        <w:rPr>
          <w:lang w:eastAsia="ja-JP"/>
        </w:rPr>
        <w:t xml:space="preserve"> hold true for </w:t>
      </w:r>
      <w:r w:rsidR="00414C56">
        <w:rPr>
          <w:lang w:eastAsia="ja-JP"/>
        </w:rPr>
        <w:t xml:space="preserve">a </w:t>
      </w:r>
      <w:r w:rsidR="00D5062A">
        <w:rPr>
          <w:lang w:eastAsia="ja-JP"/>
        </w:rPr>
        <w:t>greater number of nodes.</w:t>
      </w:r>
    </w:p>
    <w:p w14:paraId="14B86834" w14:textId="6DDAB39D" w:rsidR="00673818" w:rsidRDefault="00673818" w:rsidP="003D735C">
      <w:pPr>
        <w:pStyle w:val="Heading1"/>
      </w:pPr>
      <w:bookmarkStart w:id="81" w:name="_Toc3892347"/>
      <w:r>
        <w:t>Lessons Learned</w:t>
      </w:r>
    </w:p>
    <w:p w14:paraId="33A90182" w14:textId="73E9E6EA" w:rsidR="0056365D" w:rsidRDefault="004D27E3" w:rsidP="00362405">
      <w:pPr>
        <w:ind w:firstLine="202"/>
        <w:jc w:val="both"/>
        <w:rPr>
          <w:lang w:eastAsia="ja-JP"/>
        </w:rPr>
      </w:pPr>
      <w:r>
        <w:rPr>
          <w:lang w:eastAsia="ja-JP"/>
        </w:rPr>
        <w:t>As explained before, to measure throughput and latency one node submits transactions to the network.</w:t>
      </w:r>
      <w:r w:rsidR="00461894">
        <w:rPr>
          <w:lang w:eastAsia="ja-JP"/>
        </w:rPr>
        <w:t xml:space="preserve"> We also conduct</w:t>
      </w:r>
      <w:r w:rsidR="00C666A3">
        <w:rPr>
          <w:lang w:eastAsia="ja-JP"/>
        </w:rPr>
        <w:t>ed</w:t>
      </w:r>
      <w:r w:rsidR="00461894">
        <w:rPr>
          <w:lang w:eastAsia="ja-JP"/>
        </w:rPr>
        <w:t xml:space="preserve"> </w:t>
      </w:r>
      <w:r w:rsidR="003C40D1">
        <w:rPr>
          <w:lang w:eastAsia="ja-JP"/>
        </w:rPr>
        <w:t xml:space="preserve">experiments </w:t>
      </w:r>
      <w:r w:rsidR="00461894">
        <w:rPr>
          <w:lang w:eastAsia="ja-JP"/>
        </w:rPr>
        <w:t>in which multiple nodes submit</w:t>
      </w:r>
      <w:r w:rsidR="00C666A3">
        <w:rPr>
          <w:lang w:eastAsia="ja-JP"/>
        </w:rPr>
        <w:t xml:space="preserve"> </w:t>
      </w:r>
      <w:r w:rsidR="00461894">
        <w:rPr>
          <w:lang w:eastAsia="ja-JP"/>
        </w:rPr>
        <w:t>transactions to the network.</w:t>
      </w:r>
      <w:r w:rsidR="003C40D1">
        <w:rPr>
          <w:lang w:eastAsia="ja-JP"/>
        </w:rPr>
        <w:t xml:space="preserve"> This experiment failed for the blockchain and the </w:t>
      </w:r>
      <w:r w:rsidR="003C40D1">
        <w:rPr>
          <w:lang w:eastAsia="ja-JP"/>
        </w:rPr>
        <w:lastRenderedPageBreak/>
        <w:t>tangle because</w:t>
      </w:r>
      <w:r w:rsidR="003451BB">
        <w:rPr>
          <w:lang w:eastAsia="ja-JP"/>
        </w:rPr>
        <w:t xml:space="preserve"> nodes only rewrite these data structures if</w:t>
      </w:r>
      <w:r w:rsidR="00C666A3">
        <w:rPr>
          <w:lang w:eastAsia="ja-JP"/>
        </w:rPr>
        <w:t xml:space="preserve"> the incoming data structure </w:t>
      </w:r>
      <w:r w:rsidR="003451BB">
        <w:rPr>
          <w:lang w:eastAsia="ja-JP"/>
        </w:rPr>
        <w:t>is</w:t>
      </w:r>
      <w:r w:rsidR="00C666A3">
        <w:rPr>
          <w:lang w:eastAsia="ja-JP"/>
        </w:rPr>
        <w:t xml:space="preserve"> larger than the one in memory</w:t>
      </w:r>
      <w:r w:rsidR="003451BB">
        <w:rPr>
          <w:lang w:eastAsia="ja-JP"/>
        </w:rPr>
        <w:t>, and this isn’t guaranteed in a scenario in which multiple nodes are submitting transactions at the same time.</w:t>
      </w:r>
      <w:r w:rsidR="00A81067">
        <w:rPr>
          <w:lang w:eastAsia="ja-JP"/>
        </w:rPr>
        <w:t xml:space="preserve"> This experiment succeeded for the block-lattice because </w:t>
      </w:r>
      <w:r w:rsidR="0078426A">
        <w:rPr>
          <w:lang w:eastAsia="ja-JP"/>
        </w:rPr>
        <w:t xml:space="preserve">nodes can update their </w:t>
      </w:r>
      <w:r w:rsidR="00B11E2F">
        <w:rPr>
          <w:lang w:eastAsia="ja-JP"/>
        </w:rPr>
        <w:t>data structure</w:t>
      </w:r>
      <w:r w:rsidR="0078426A">
        <w:rPr>
          <w:lang w:eastAsia="ja-JP"/>
        </w:rPr>
        <w:t xml:space="preserve"> by appending incoming transactions to the relevant account-chains </w:t>
      </w:r>
      <w:r w:rsidR="004863F0">
        <w:rPr>
          <w:lang w:eastAsia="ja-JP"/>
        </w:rPr>
        <w:t>regardless</w:t>
      </w:r>
      <w:r w:rsidR="0078426A">
        <w:rPr>
          <w:lang w:eastAsia="ja-JP"/>
        </w:rPr>
        <w:t xml:space="preserve"> of the size of the account-chains.</w:t>
      </w:r>
      <w:r w:rsidR="00286336">
        <w:rPr>
          <w:lang w:eastAsia="ja-JP"/>
        </w:rPr>
        <w:t xml:space="preserve"> This </w:t>
      </w:r>
      <w:r w:rsidR="006A3BFB">
        <w:rPr>
          <w:lang w:eastAsia="ja-JP"/>
        </w:rPr>
        <w:t>is</w:t>
      </w:r>
      <w:r w:rsidR="00286336">
        <w:rPr>
          <w:lang w:eastAsia="ja-JP"/>
        </w:rPr>
        <w:t xml:space="preserve"> an advantage</w:t>
      </w:r>
      <w:r w:rsidR="003F0BBD">
        <w:rPr>
          <w:lang w:eastAsia="ja-JP"/>
        </w:rPr>
        <w:t xml:space="preserve"> of</w:t>
      </w:r>
      <w:r w:rsidR="00286336">
        <w:rPr>
          <w:lang w:eastAsia="ja-JP"/>
        </w:rPr>
        <w:t xml:space="preserve"> the block-lattice because, in its case, the size of the data structure is not a </w:t>
      </w:r>
      <w:r w:rsidR="00593F1F">
        <w:rPr>
          <w:lang w:eastAsia="ja-JP"/>
        </w:rPr>
        <w:t>blocking</w:t>
      </w:r>
      <w:r w:rsidR="00286336">
        <w:rPr>
          <w:lang w:eastAsia="ja-JP"/>
        </w:rPr>
        <w:t xml:space="preserve"> </w:t>
      </w:r>
      <w:r w:rsidR="00593F1F">
        <w:rPr>
          <w:lang w:eastAsia="ja-JP"/>
        </w:rPr>
        <w:t>factor when processing transactions.</w:t>
      </w:r>
    </w:p>
    <w:p w14:paraId="6F4C9026" w14:textId="55465E6F" w:rsidR="00FF3758" w:rsidRDefault="00FF3758" w:rsidP="00362405">
      <w:pPr>
        <w:ind w:firstLine="202"/>
        <w:jc w:val="both"/>
        <w:rPr>
          <w:lang w:eastAsia="ja-JP"/>
        </w:rPr>
      </w:pPr>
      <w:r>
        <w:rPr>
          <w:lang w:eastAsia="ja-JP"/>
        </w:rPr>
        <w:t xml:space="preserve">In this study, we also looked into the problem of the size of the blockchain: “the blockchain is 25 GB and grew by 14 GB in the last year. So it already takes a long time to download (e.g., 1 day). … The Bitcoin community calls the size problem ‘bloat’. … This motivates centralization, because it takes resources to run the full node, and only about 7,000 servers worldwide do in fact run full </w:t>
      </w:r>
      <w:proofErr w:type="spellStart"/>
      <w:r>
        <w:rPr>
          <w:lang w:eastAsia="ja-JP"/>
        </w:rPr>
        <w:t>Bitcoind</w:t>
      </w:r>
      <w:proofErr w:type="spellEnd"/>
      <w:r>
        <w:rPr>
          <w:lang w:eastAsia="ja-JP"/>
        </w:rPr>
        <w:t xml:space="preserve"> nodes” </w:t>
      </w:r>
      <w:r>
        <w:rPr>
          <w:lang w:eastAsia="ja-JP"/>
        </w:rPr>
        <w:fldChar w:fldCharType="begin" w:fldLock="1"/>
      </w:r>
      <w:r w:rsidR="0015236F">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locator":"82","uris":["http://www.mendeley.com/documents/?uuid=4a97b399-4370-43de-b0da-ba8228add0de"]}],"mendeley":{"formattedCitation":"[6, p. 82]","plainTextFormattedCitation":"[6, p. 82]","previouslyFormattedCitation":"[6, p. 82]"},"properties":{"noteIndex":0},"schema":"https://github.com/citation-style-language/schema/raw/master/csl-citation.json"}</w:instrText>
      </w:r>
      <w:r>
        <w:rPr>
          <w:lang w:eastAsia="ja-JP"/>
        </w:rPr>
        <w:fldChar w:fldCharType="separate"/>
      </w:r>
      <w:r w:rsidRPr="00FF3758">
        <w:rPr>
          <w:noProof/>
          <w:lang w:eastAsia="ja-JP"/>
        </w:rPr>
        <w:t>[6, p. 82]</w:t>
      </w:r>
      <w:r>
        <w:rPr>
          <w:lang w:eastAsia="ja-JP"/>
        </w:rPr>
        <w:fldChar w:fldCharType="end"/>
      </w:r>
      <w:r>
        <w:rPr>
          <w:lang w:eastAsia="ja-JP"/>
        </w:rPr>
        <w:t xml:space="preserve">. </w:t>
      </w:r>
      <w:r w:rsidR="00A178EA">
        <w:rPr>
          <w:lang w:eastAsia="ja-JP"/>
        </w:rPr>
        <w:t xml:space="preserve">However, we were unable to recreate a scenario where size would be a differentiating factor. </w:t>
      </w:r>
      <w:r w:rsidR="00A33903">
        <w:rPr>
          <w:lang w:eastAsia="ja-JP"/>
        </w:rPr>
        <w:t>The data we collected suggest</w:t>
      </w:r>
      <w:r w:rsidR="001F2F6E">
        <w:rPr>
          <w:lang w:eastAsia="ja-JP"/>
        </w:rPr>
        <w:t>s</w:t>
      </w:r>
      <w:r w:rsidR="00A33903">
        <w:rPr>
          <w:lang w:eastAsia="ja-JP"/>
        </w:rPr>
        <w:t xml:space="preserve"> the tangle would be a </w:t>
      </w:r>
      <w:r w:rsidR="00A56D41">
        <w:rPr>
          <w:lang w:eastAsia="ja-JP"/>
        </w:rPr>
        <w:t>less favorable option</w:t>
      </w:r>
      <w:r w:rsidR="001F2F6E">
        <w:rPr>
          <w:lang w:eastAsia="ja-JP"/>
        </w:rPr>
        <w:t xml:space="preserve"> with regard to disc usage.</w:t>
      </w:r>
      <w:r w:rsidR="006F0929">
        <w:rPr>
          <w:lang w:eastAsia="ja-JP"/>
        </w:rPr>
        <w:t xml:space="preserve"> This is due to the fact that information about vertices and edges for a large graph would have to be stored.</w:t>
      </w:r>
      <w:r w:rsidR="00A56D41">
        <w:rPr>
          <w:lang w:eastAsia="ja-JP"/>
        </w:rPr>
        <w:t xml:space="preserve"> </w:t>
      </w:r>
    </w:p>
    <w:p w14:paraId="1796D446" w14:textId="3AD0A665" w:rsidR="00B76952" w:rsidRPr="005042CD" w:rsidRDefault="00B76952" w:rsidP="006C2414">
      <w:pPr>
        <w:pStyle w:val="Heading1"/>
      </w:pPr>
      <w:r w:rsidRPr="005042CD">
        <w:t>Future Work</w:t>
      </w:r>
    </w:p>
    <w:p w14:paraId="6AD7411B" w14:textId="14037530" w:rsidR="001B2EF2" w:rsidRPr="005042CD" w:rsidRDefault="001B2EF2" w:rsidP="001B2EF2">
      <w:pPr>
        <w:ind w:firstLine="202"/>
        <w:jc w:val="both"/>
      </w:pPr>
      <w:r w:rsidRPr="005042CD">
        <w:t xml:space="preserve">The implementations of the data structures developed for this thesis can be refined to better reflect the complexity of the Bitcoin blockchain, the IOTA tangle, and the Nano block-lattice. This may allow a more robust comparison of these data structures to be conducted. </w:t>
      </w:r>
    </w:p>
    <w:p w14:paraId="2F2B60C6" w14:textId="7AEAFEBE" w:rsidR="00E33FA1" w:rsidRDefault="00F25DAD" w:rsidP="00E33FA1">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 xml:space="preserve">Xu et al. explain that “there are often trade-offs between permissioned and permission-less blockchains including transaction processing rate, cost, censorship-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243BC7C5" w14:textId="597117BE" w:rsidR="00D64EE5" w:rsidRPr="005042CD" w:rsidRDefault="00D64EE5" w:rsidP="00E33FA1">
      <w:pPr>
        <w:ind w:firstLine="202"/>
        <w:jc w:val="both"/>
      </w:pPr>
      <w:r>
        <w:t>The problem of the blockchain bloat and the size of these data structures in general is still open to discussion. Different researchers have proposed solutions to this problem either by proposing changes to existing data structures or proposing different data structures that would not have this problem.</w:t>
      </w:r>
      <w:r w:rsidR="0068332C">
        <w:t xml:space="preserve"> It is important to continue research into this problem as it is linked to a historical problem of cryptocurrencies which is the tradeoff between scaling and decentralization. </w:t>
      </w:r>
      <w:r w:rsidR="00537CA5">
        <w:t>“</w:t>
      </w:r>
      <w:r w:rsidR="0068332C" w:rsidRPr="0068332C">
        <w:t xml:space="preserve">As cryptocurrencies scale, their blockchains increase in size, causing increasing burden for participants to verify balances and data on the blockchain. These cryptocurrencies tend towards </w:t>
      </w:r>
      <w:r w:rsidR="0068332C" w:rsidRPr="0068332C">
        <w:t>inaccessibility and more centralized validation with usage</w:t>
      </w:r>
      <w:r w:rsidR="00537CA5">
        <w:t>”</w:t>
      </w:r>
      <w:r w:rsidR="0015236F">
        <w:t xml:space="preserve"> </w:t>
      </w:r>
      <w:r w:rsidR="0015236F">
        <w:fldChar w:fldCharType="begin" w:fldLock="1"/>
      </w:r>
      <w:r w:rsidR="0015236F">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locator":"1","uris":["http://www.mendeley.com/documents/?uuid=914804db-732a-3bde-8a18-328daee9ee95"]}],"mendeley":{"formattedCitation":"[24, p. 1]","plainTextFormattedCitation":"[24, p. 1]"},"properties":{"noteIndex":0},"schema":"https://github.com/citation-style-language/schema/raw/master/csl-citation.json"}</w:instrText>
      </w:r>
      <w:r w:rsidR="0015236F">
        <w:fldChar w:fldCharType="separate"/>
      </w:r>
      <w:r w:rsidR="0015236F" w:rsidRPr="0015236F">
        <w:rPr>
          <w:noProof/>
        </w:rPr>
        <w:t>[24, p. 1]</w:t>
      </w:r>
      <w:r w:rsidR="0015236F">
        <w:fldChar w:fldCharType="end"/>
      </w:r>
      <w:r w:rsidR="0015236F">
        <w:t>.</w:t>
      </w:r>
    </w:p>
    <w:p w14:paraId="6D598690" w14:textId="702C94F5"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0015236F">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5]","plainTextFormattedCitation":"[25]","previouslyFormattedCitation":"[25]"},"properties":{"noteIndex":0},"schema":"https://github.com/citation-style-language/schema/raw/master/csl-citation.json"}</w:instrText>
      </w:r>
      <w:r w:rsidRPr="005042CD">
        <w:fldChar w:fldCharType="separate"/>
      </w:r>
      <w:r w:rsidR="0015236F" w:rsidRPr="0015236F">
        <w:rPr>
          <w:noProof/>
        </w:rPr>
        <w:t>[25]</w:t>
      </w:r>
      <w:r w:rsidRPr="005042CD">
        <w:fldChar w:fldCharType="end"/>
      </w:r>
      <w:r w:rsidRPr="005042CD">
        <w:t xml:space="preserve"> proposed by professor </w:t>
      </w:r>
      <w:proofErr w:type="spellStart"/>
      <w:r w:rsidRPr="005042CD">
        <w:t>Leemon</w:t>
      </w:r>
      <w:proofErr w:type="spellEnd"/>
      <w:r w:rsidRPr="005042CD">
        <w:t xml:space="preserve"> Baird</w:t>
      </w:r>
      <w:r w:rsidR="00E26B5E">
        <w:t xml:space="preserve"> and</w:t>
      </w:r>
      <w:r w:rsidRPr="005042CD">
        <w:t xml:space="preserve"> the Avalanche Consensus Protocol </w:t>
      </w:r>
      <w:r w:rsidRPr="005042CD">
        <w:fldChar w:fldCharType="begin" w:fldLock="1"/>
      </w:r>
      <w:r w:rsidR="0015236F">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6]","plainTextFormattedCitation":"[26]","previouslyFormattedCitation":"[26]"},"properties":{"noteIndex":0},"schema":"https://github.com/citation-style-language/schema/raw/master/csl-citation.json"}</w:instrText>
      </w:r>
      <w:r w:rsidRPr="005042CD">
        <w:fldChar w:fldCharType="separate"/>
      </w:r>
      <w:r w:rsidR="0015236F" w:rsidRPr="0015236F">
        <w:rPr>
          <w:noProof/>
        </w:rPr>
        <w:t>[26]</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E26B5E">
        <w:t xml:space="preserve">. These data structures </w:t>
      </w:r>
      <w:r w:rsidR="00695198">
        <w:t>are</w:t>
      </w:r>
      <w:r w:rsidR="00E26B5E">
        <w:t xml:space="preserve"> not included in this evaluation because they have a higher complexity and their implementation requires more time</w:t>
      </w:r>
      <w:r w:rsidR="00830AE7">
        <w:t>/</w:t>
      </w:r>
      <w:r w:rsidR="00E26B5E">
        <w:t>reso</w:t>
      </w:r>
      <w:r w:rsidR="00830AE7">
        <w:t>u</w:t>
      </w:r>
      <w:r w:rsidR="00E26B5E">
        <w:t xml:space="preserve">rces than the ones available to complete this thesis. </w:t>
      </w:r>
    </w:p>
    <w:p w14:paraId="23092E17" w14:textId="1EE79998" w:rsidR="006C2414" w:rsidRPr="005042CD" w:rsidRDefault="005E377F" w:rsidP="006C2414">
      <w:pPr>
        <w:pStyle w:val="Heading1"/>
      </w:pPr>
      <w:r w:rsidRPr="005042CD">
        <w:t>Conclusions</w:t>
      </w:r>
      <w:bookmarkEnd w:id="81"/>
    </w:p>
    <w:p w14:paraId="799932BC" w14:textId="32A971F6" w:rsidR="006C2414"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t>
      </w:r>
      <w:r w:rsidR="002060C4">
        <w:t>is</w:t>
      </w:r>
      <w:r w:rsidR="00056EC2" w:rsidRPr="005042CD">
        <w:t xml:space="preserve">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08A84748" w14:textId="7099EB33" w:rsidR="001723BA" w:rsidRPr="005042CD" w:rsidRDefault="001A0714" w:rsidP="001723BA">
      <w:pPr>
        <w:ind w:firstLine="202"/>
        <w:jc w:val="both"/>
      </w:pPr>
      <w:r>
        <w:t xml:space="preserve">Quantitative and qualitative analyses allowed us to determine which data </w:t>
      </w:r>
      <w:r w:rsidR="00CC05C8">
        <w:t>structures</w:t>
      </w:r>
      <w:r>
        <w:t xml:space="preserve"> would be more suited for use in different </w:t>
      </w:r>
      <w:r w:rsidR="00504E9E">
        <w:t xml:space="preserve">real-life </w:t>
      </w:r>
      <w:r>
        <w:t>scenarios.</w:t>
      </w:r>
      <w:r w:rsidR="00504E9E">
        <w:t xml:space="preserve"> It will be some time before distributed ledger technology is adopted for wide</w:t>
      </w:r>
      <w:bookmarkStart w:id="82" w:name="_GoBack"/>
      <w:bookmarkEnd w:id="82"/>
      <w:r w:rsidR="00504E9E">
        <w:t>spread use</w:t>
      </w:r>
      <w:r w:rsidR="00A47AD2">
        <w:t>,</w:t>
      </w:r>
      <w:r w:rsidR="00504E9E">
        <w:t xml:space="preserve"> but this research represents a step in the right direction when it comes to </w:t>
      </w:r>
      <w:r w:rsidR="00A47AD2">
        <w:t xml:space="preserve">paving the </w:t>
      </w:r>
      <w:r w:rsidR="00504E9E">
        <w:t xml:space="preserve">way </w:t>
      </w:r>
      <w:r w:rsidR="00A47AD2">
        <w:t>to</w:t>
      </w:r>
      <w:r w:rsidR="00504E9E">
        <w:t xml:space="preserve"> making this a reality. </w:t>
      </w:r>
    </w:p>
    <w:p w14:paraId="70515DD5" w14:textId="5254BD53" w:rsidR="008F594A" w:rsidRPr="005042CD" w:rsidRDefault="00E97402" w:rsidP="005F685C">
      <w:pPr>
        <w:pStyle w:val="ReferenceHead"/>
      </w:pPr>
      <w:r w:rsidRPr="005042CD">
        <w:t>References</w:t>
      </w:r>
    </w:p>
    <w:p w14:paraId="33B163BB" w14:textId="3136169F" w:rsidR="0015236F" w:rsidRPr="0015236F" w:rsidRDefault="004933D4" w:rsidP="0015236F">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15236F" w:rsidRPr="0015236F">
        <w:rPr>
          <w:rFonts w:ascii="Times-Roman" w:hAnsi="Times-Roman"/>
          <w:noProof/>
        </w:rPr>
        <w:t>[1]</w:t>
      </w:r>
      <w:r w:rsidR="0015236F" w:rsidRPr="0015236F">
        <w:rPr>
          <w:rFonts w:ascii="Times-Roman" w:hAnsi="Times-Roman"/>
          <w:noProof/>
        </w:rPr>
        <w:tab/>
        <w:t>UK Government - Office for Science, “Distributed Ledger Technology: beyond block chain,” London, 2016.</w:t>
      </w:r>
    </w:p>
    <w:p w14:paraId="374BC74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w:t>
      </w:r>
      <w:r w:rsidRPr="0015236F">
        <w:rPr>
          <w:rFonts w:ascii="Times-Roman" w:hAnsi="Times-Roman"/>
          <w:noProof/>
        </w:rPr>
        <w:tab/>
        <w:t>S. Nakamoto, “Bitcoin: A peer-to-peer electronic cash system.” 2009.</w:t>
      </w:r>
    </w:p>
    <w:p w14:paraId="7128365F"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3]</w:t>
      </w:r>
      <w:r w:rsidRPr="0015236F">
        <w:rPr>
          <w:rFonts w:ascii="Times-Roman" w:hAnsi="Times-Roman"/>
          <w:noProof/>
        </w:rPr>
        <w:tab/>
        <w:t xml:space="preserve">X. Xu </w:t>
      </w:r>
      <w:r w:rsidRPr="0015236F">
        <w:rPr>
          <w:rFonts w:ascii="Times-Roman" w:hAnsi="Times-Roman"/>
          <w:i/>
          <w:iCs/>
          <w:noProof/>
        </w:rPr>
        <w:t>et al.</w:t>
      </w:r>
      <w:r w:rsidRPr="0015236F">
        <w:rPr>
          <w:rFonts w:ascii="Times-Roman" w:hAnsi="Times-Roman"/>
          <w:noProof/>
        </w:rPr>
        <w:t xml:space="preserve">, “A Taxonomy of Blockchain-Based Systems for Architecture Design,” in </w:t>
      </w:r>
      <w:r w:rsidRPr="0015236F">
        <w:rPr>
          <w:rFonts w:ascii="Times-Roman" w:hAnsi="Times-Roman"/>
          <w:i/>
          <w:iCs/>
          <w:noProof/>
        </w:rPr>
        <w:t>2017 IEEE International Conference on Software Architecture (ICSA)</w:t>
      </w:r>
      <w:r w:rsidRPr="0015236F">
        <w:rPr>
          <w:rFonts w:ascii="Times-Roman" w:hAnsi="Times-Roman"/>
          <w:noProof/>
        </w:rPr>
        <w:t>, 2017, pp. 243–252.</w:t>
      </w:r>
    </w:p>
    <w:p w14:paraId="2EBABCF8"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4]</w:t>
      </w:r>
      <w:r w:rsidRPr="0015236F">
        <w:rPr>
          <w:rFonts w:ascii="Times-Roman" w:hAnsi="Times-Roman"/>
          <w:noProof/>
        </w:rPr>
        <w:tab/>
        <w:t>S. Popov, “The Tangle,” 2018.</w:t>
      </w:r>
    </w:p>
    <w:p w14:paraId="4CF043A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5]</w:t>
      </w:r>
      <w:r w:rsidRPr="0015236F">
        <w:rPr>
          <w:rFonts w:ascii="Times-Roman" w:hAnsi="Times-Roman"/>
          <w:noProof/>
        </w:rPr>
        <w:tab/>
        <w:t xml:space="preserve">C. Lemahieu, “Nano: A Feeless Distributed Cryptocurrency Network,” </w:t>
      </w:r>
      <w:r w:rsidRPr="0015236F">
        <w:rPr>
          <w:rFonts w:ascii="Times-Roman" w:hAnsi="Times-Roman"/>
          <w:i/>
          <w:iCs/>
          <w:noProof/>
        </w:rPr>
        <w:t>White Pap.</w:t>
      </w:r>
      <w:r w:rsidRPr="0015236F">
        <w:rPr>
          <w:rFonts w:ascii="Times-Roman" w:hAnsi="Times-Roman"/>
          <w:noProof/>
        </w:rPr>
        <w:t>, 2018.</w:t>
      </w:r>
    </w:p>
    <w:p w14:paraId="385FEAB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6]</w:t>
      </w:r>
      <w:r w:rsidRPr="0015236F">
        <w:rPr>
          <w:rFonts w:ascii="Times-Roman" w:hAnsi="Times-Roman"/>
          <w:noProof/>
        </w:rPr>
        <w:tab/>
        <w:t xml:space="preserve">M. Swan, </w:t>
      </w:r>
      <w:r w:rsidRPr="0015236F">
        <w:rPr>
          <w:rFonts w:ascii="Times-Roman" w:hAnsi="Times-Roman"/>
          <w:i/>
          <w:iCs/>
          <w:noProof/>
        </w:rPr>
        <w:t>Blockchain : blueprint for a new economy</w:t>
      </w:r>
      <w:r w:rsidRPr="0015236F">
        <w:rPr>
          <w:rFonts w:ascii="Times-Roman" w:hAnsi="Times-Roman"/>
          <w:noProof/>
        </w:rPr>
        <w:t>. Sebastopol, Calif.: O’Reilly Media, 2015.</w:t>
      </w:r>
    </w:p>
    <w:p w14:paraId="52BBEC7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7]</w:t>
      </w:r>
      <w:r w:rsidRPr="0015236F">
        <w:rPr>
          <w:rFonts w:ascii="Times-Roman" w:hAnsi="Times-Roman"/>
          <w:noProof/>
        </w:rPr>
        <w:tab/>
        <w:t xml:space="preserve">K. Petersen, R. Feldt, S. Mujtaba, and M. Mattsson, “Systematic Mapping Studies in Software Engineering,” in </w:t>
      </w:r>
      <w:r w:rsidRPr="0015236F">
        <w:rPr>
          <w:rFonts w:ascii="Times-Roman" w:hAnsi="Times-Roman"/>
          <w:i/>
          <w:iCs/>
          <w:noProof/>
        </w:rPr>
        <w:t>Proceedings of the 12th International Conference on Evaluation and Assessment in Software Engineering</w:t>
      </w:r>
      <w:r w:rsidRPr="0015236F">
        <w:rPr>
          <w:rFonts w:ascii="Times-Roman" w:hAnsi="Times-Roman"/>
          <w:noProof/>
        </w:rPr>
        <w:t>, 2008, pp. 68–77.</w:t>
      </w:r>
    </w:p>
    <w:p w14:paraId="0E6B220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8]</w:t>
      </w:r>
      <w:r w:rsidRPr="0015236F">
        <w:rPr>
          <w:rFonts w:ascii="Times-Roman" w:hAnsi="Times-Roman"/>
          <w:noProof/>
        </w:rPr>
        <w:tab/>
        <w:t>B. Kitchenham, “Procedures for Performing Systematic Reviews,” Department of Computer Science, Keele University, UK, 2004.</w:t>
      </w:r>
    </w:p>
    <w:p w14:paraId="3F04C14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9]</w:t>
      </w:r>
      <w:r w:rsidRPr="0015236F">
        <w:rPr>
          <w:rFonts w:ascii="Times-Roman" w:hAnsi="Times-Roman"/>
          <w:noProof/>
        </w:rPr>
        <w:tab/>
        <w:t xml:space="preserve">J. Yli-Huumo, D. Ko, S. Choi, S. Park, and K. Smolander, “Where Is Current Research on Blockchain Technology?—A Systematic Review,” </w:t>
      </w:r>
      <w:r w:rsidRPr="0015236F">
        <w:rPr>
          <w:rFonts w:ascii="Times-Roman" w:hAnsi="Times-Roman"/>
          <w:i/>
          <w:iCs/>
          <w:noProof/>
        </w:rPr>
        <w:t>PLoS One</w:t>
      </w:r>
      <w:r w:rsidRPr="0015236F">
        <w:rPr>
          <w:rFonts w:ascii="Times-Roman" w:hAnsi="Times-Roman"/>
          <w:noProof/>
        </w:rPr>
        <w:t>, vol. 11, no. 10, pp. 1–27, 2016.</w:t>
      </w:r>
    </w:p>
    <w:p w14:paraId="34789C9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0]</w:t>
      </w:r>
      <w:r w:rsidRPr="0015236F">
        <w:rPr>
          <w:rFonts w:ascii="Times-Roman" w:hAnsi="Times-Roman"/>
          <w:noProof/>
        </w:rPr>
        <w:tab/>
        <w:t xml:space="preserve">M. Dabbagh, M. Sookhak, and N. Safa, “The Evolution of Blockchain: A Bibliometric Study,” </w:t>
      </w:r>
      <w:r w:rsidRPr="0015236F">
        <w:rPr>
          <w:rFonts w:ascii="Times-Roman" w:hAnsi="Times-Roman"/>
          <w:i/>
          <w:iCs/>
          <w:noProof/>
        </w:rPr>
        <w:t>IEEE Access</w:t>
      </w:r>
      <w:r w:rsidRPr="0015236F">
        <w:rPr>
          <w:rFonts w:ascii="Times-Roman" w:hAnsi="Times-Roman"/>
          <w:noProof/>
        </w:rPr>
        <w:t>, vol. PP, p. 1, 2019.</w:t>
      </w:r>
    </w:p>
    <w:p w14:paraId="121CED4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1]</w:t>
      </w:r>
      <w:r w:rsidRPr="0015236F">
        <w:rPr>
          <w:rFonts w:ascii="Times-Roman" w:hAnsi="Times-Roman"/>
          <w:noProof/>
        </w:rPr>
        <w:tab/>
        <w:t xml:space="preserve">P. Rimba, A. B. Tran, I. Weber, M. Staples, A. Ponomarev, and X. Xu, “Quantifying the Cost of </w:t>
      </w:r>
      <w:r w:rsidRPr="0015236F">
        <w:rPr>
          <w:rFonts w:ascii="Times-Roman" w:hAnsi="Times-Roman"/>
          <w:noProof/>
        </w:rPr>
        <w:lastRenderedPageBreak/>
        <w:t xml:space="preserve">Distrust: Comparing Blockchain and Cloud Services for Business Process Execution,” </w:t>
      </w:r>
      <w:r w:rsidRPr="0015236F">
        <w:rPr>
          <w:rFonts w:ascii="Times-Roman" w:hAnsi="Times-Roman"/>
          <w:i/>
          <w:iCs/>
          <w:noProof/>
        </w:rPr>
        <w:t>Inf. Syst. Front.</w:t>
      </w:r>
      <w:r w:rsidRPr="0015236F">
        <w:rPr>
          <w:rFonts w:ascii="Times-Roman" w:hAnsi="Times-Roman"/>
          <w:noProof/>
        </w:rPr>
        <w:t>, Aug. 2018.</w:t>
      </w:r>
    </w:p>
    <w:p w14:paraId="7AC6B59E"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2]</w:t>
      </w:r>
      <w:r w:rsidRPr="0015236F">
        <w:rPr>
          <w:rFonts w:ascii="Times-Roman" w:hAnsi="Times-Roman"/>
          <w:noProof/>
        </w:rPr>
        <w:tab/>
        <w:t xml:space="preserve">I. Singh and S.-W. Lee, “Comparative Requirements Analysis for the Feasibility of Blockchain for Secure Cloud,” in </w:t>
      </w:r>
      <w:r w:rsidRPr="0015236F">
        <w:rPr>
          <w:rFonts w:ascii="Times-Roman" w:hAnsi="Times-Roman"/>
          <w:i/>
          <w:iCs/>
          <w:noProof/>
        </w:rPr>
        <w:t>Requirements Engineering for Internet of Things</w:t>
      </w:r>
      <w:r w:rsidRPr="0015236F">
        <w:rPr>
          <w:rFonts w:ascii="Times-Roman" w:hAnsi="Times-Roman"/>
          <w:noProof/>
        </w:rPr>
        <w:t>, 2018, pp. 57–72.</w:t>
      </w:r>
    </w:p>
    <w:p w14:paraId="34327AE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3]</w:t>
      </w:r>
      <w:r w:rsidRPr="0015236F">
        <w:rPr>
          <w:rFonts w:ascii="Times-Roman" w:hAnsi="Times-Roman"/>
          <w:noProof/>
        </w:rPr>
        <w:tab/>
        <w:t xml:space="preserve">T. T. A. Dinh, R. Liu, M. Zhang, G. Chen, B. C. Ooi, and J. Wang, “Untangling Blockchain: A Data Processing View of Blockchain Systems,” </w:t>
      </w:r>
      <w:r w:rsidRPr="0015236F">
        <w:rPr>
          <w:rFonts w:ascii="Times-Roman" w:hAnsi="Times-Roman"/>
          <w:i/>
          <w:iCs/>
          <w:noProof/>
        </w:rPr>
        <w:t>IEEE Trans. Knowl. Data Eng.</w:t>
      </w:r>
      <w:r w:rsidRPr="0015236F">
        <w:rPr>
          <w:rFonts w:ascii="Times-Roman" w:hAnsi="Times-Roman"/>
          <w:noProof/>
        </w:rPr>
        <w:t>, vol. 30, no. 7, pp. 1366–1385, Jul. 2018.</w:t>
      </w:r>
    </w:p>
    <w:p w14:paraId="0FA146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4]</w:t>
      </w:r>
      <w:r w:rsidRPr="0015236F">
        <w:rPr>
          <w:rFonts w:ascii="Times-Roman" w:hAnsi="Times-Roman"/>
          <w:noProof/>
        </w:rPr>
        <w:tab/>
        <w:t>Stack Overflow, “Stack Overflow’s Annual Developer Survey for 2019,” 2019.</w:t>
      </w:r>
    </w:p>
    <w:p w14:paraId="3919CBBA"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5]</w:t>
      </w:r>
      <w:r w:rsidRPr="0015236F">
        <w:rPr>
          <w:rFonts w:ascii="Times-Roman" w:hAnsi="Times-Roman"/>
          <w:noProof/>
        </w:rPr>
        <w:tab/>
        <w:t xml:space="preserve">D. Mingxiao, M. Xiaofeng, Z. Zhe, W. Xiangwei, and C. Qijun, “A review on consensus algorithm of blockchain,” in </w:t>
      </w:r>
      <w:r w:rsidRPr="0015236F">
        <w:rPr>
          <w:rFonts w:ascii="Times-Roman" w:hAnsi="Times-Roman"/>
          <w:i/>
          <w:iCs/>
          <w:noProof/>
        </w:rPr>
        <w:t>2017 IEEE International Conference on Systems, Man, and Cybernetics (SMC)</w:t>
      </w:r>
      <w:r w:rsidRPr="0015236F">
        <w:rPr>
          <w:rFonts w:ascii="Times-Roman" w:hAnsi="Times-Roman"/>
          <w:noProof/>
        </w:rPr>
        <w:t>, 2017, pp. 2567–2572.</w:t>
      </w:r>
    </w:p>
    <w:p w14:paraId="2DA97FC1"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6]</w:t>
      </w:r>
      <w:r w:rsidRPr="0015236F">
        <w:rPr>
          <w:rFonts w:ascii="Times-Roman" w:hAnsi="Times-Roman"/>
          <w:noProof/>
        </w:rPr>
        <w:tab/>
        <w:t>The Iota Team, “Tangle visualization.” [Online]. Available: https://github.com/iotaledger/iotavisualization.</w:t>
      </w:r>
    </w:p>
    <w:p w14:paraId="5A96D924"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7]</w:t>
      </w:r>
      <w:r w:rsidRPr="0015236F">
        <w:rPr>
          <w:rFonts w:ascii="Times-Roman" w:hAnsi="Times-Roman"/>
          <w:noProof/>
        </w:rPr>
        <w:tab/>
        <w:t>“The Go Programming Language - Documentation.” [Online]. Available: https://golang.org/doc/.</w:t>
      </w:r>
    </w:p>
    <w:p w14:paraId="6815259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8]</w:t>
      </w:r>
      <w:r w:rsidRPr="0015236F">
        <w:rPr>
          <w:rFonts w:ascii="Times-Roman" w:hAnsi="Times-Roman"/>
          <w:noProof/>
        </w:rPr>
        <w:tab/>
        <w:t>“A Tour of Go - Goroutines.” [Online]. Available: https://tour.golang.org/concurrency/1.</w:t>
      </w:r>
    </w:p>
    <w:p w14:paraId="0E50518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19]</w:t>
      </w:r>
      <w:r w:rsidRPr="0015236F">
        <w:rPr>
          <w:rFonts w:ascii="Times-Roman" w:hAnsi="Times-Roman"/>
          <w:noProof/>
        </w:rPr>
        <w:tab/>
        <w:t>“A Tour of Go - Channels.” [Online]. Available: https://tour.golang.org/concurrency/2.</w:t>
      </w:r>
    </w:p>
    <w:p w14:paraId="3A544D95"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0]</w:t>
      </w:r>
      <w:r w:rsidRPr="0015236F">
        <w:rPr>
          <w:rFonts w:ascii="Times-Roman" w:hAnsi="Times-Roman"/>
          <w:noProof/>
        </w:rPr>
        <w:tab/>
        <w:t>The Perlin Team, “The Noise Book.” [Online]. Available: https://perlin-network.github.io/noise/noise.html.</w:t>
      </w:r>
    </w:p>
    <w:p w14:paraId="4F31270B"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1]</w:t>
      </w:r>
      <w:r w:rsidRPr="0015236F">
        <w:rPr>
          <w:rFonts w:ascii="Times-Roman" w:hAnsi="Times-Roman"/>
          <w:noProof/>
        </w:rPr>
        <w:tab/>
        <w:t>The Perlin Team, “Perlin.” [Online]. Available: https://www.perlin.net/.</w:t>
      </w:r>
    </w:p>
    <w:p w14:paraId="2BB3A9A3"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2]</w:t>
      </w:r>
      <w:r w:rsidRPr="0015236F">
        <w:rPr>
          <w:rFonts w:ascii="Times-Roman" w:hAnsi="Times-Roman"/>
          <w:noProof/>
        </w:rPr>
        <w:tab/>
        <w:t xml:space="preserve">Coral Health, “Code a simple P2P blockchain in Go!,” </w:t>
      </w:r>
      <w:r w:rsidRPr="0015236F">
        <w:rPr>
          <w:rFonts w:ascii="Times-Roman" w:hAnsi="Times-Roman"/>
          <w:i/>
          <w:iCs/>
          <w:noProof/>
        </w:rPr>
        <w:t>Medium</w:t>
      </w:r>
      <w:r w:rsidRPr="0015236F">
        <w:rPr>
          <w:rFonts w:ascii="Times-Roman" w:hAnsi="Times-Roman"/>
          <w:noProof/>
        </w:rPr>
        <w:t>, 2018. [Online]. Available: https://medium.com/@mycoralhealth/code-a-simple-p2p-blockchain-in-go-46662601f417.</w:t>
      </w:r>
    </w:p>
    <w:p w14:paraId="267FA77C"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3]</w:t>
      </w:r>
      <w:r w:rsidRPr="0015236F">
        <w:rPr>
          <w:rFonts w:ascii="Times-Roman" w:hAnsi="Times-Roman"/>
          <w:noProof/>
        </w:rPr>
        <w:tab/>
        <w:t>The Nano Team, “About Nano.” [Online]. Available: https://nano.org/en/about/.</w:t>
      </w:r>
    </w:p>
    <w:p w14:paraId="0A490EA6"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4]</w:t>
      </w:r>
      <w:r w:rsidRPr="0015236F">
        <w:rPr>
          <w:rFonts w:ascii="Times-Roman" w:hAnsi="Times-Roman"/>
          <w:noProof/>
        </w:rPr>
        <w:tab/>
        <w:t>I. Meckler, E. Shapiro, and ) Labs, “Coda: Decentralized cryptocurrency at scale,” 2018.</w:t>
      </w:r>
    </w:p>
    <w:p w14:paraId="2FC3BE89"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5]</w:t>
      </w:r>
      <w:r w:rsidRPr="0015236F">
        <w:rPr>
          <w:rFonts w:ascii="Times-Roman" w:hAnsi="Times-Roman"/>
          <w:noProof/>
        </w:rPr>
        <w:tab/>
        <w:t>L. Baird, “The SWIRLDS Hashgraph Consensus Algorithm: Fair, Fast, Byzantine Fault Tolerance,” 2016.</w:t>
      </w:r>
    </w:p>
    <w:p w14:paraId="03716B82" w14:textId="77777777" w:rsidR="0015236F" w:rsidRPr="0015236F" w:rsidRDefault="0015236F" w:rsidP="0015236F">
      <w:pPr>
        <w:widowControl w:val="0"/>
        <w:autoSpaceDE w:val="0"/>
        <w:autoSpaceDN w:val="0"/>
        <w:adjustRightInd w:val="0"/>
        <w:ind w:left="640" w:hanging="640"/>
        <w:rPr>
          <w:rFonts w:ascii="Times-Roman" w:hAnsi="Times-Roman"/>
          <w:noProof/>
        </w:rPr>
      </w:pPr>
      <w:r w:rsidRPr="0015236F">
        <w:rPr>
          <w:rFonts w:ascii="Times-Roman" w:hAnsi="Times-Roman"/>
          <w:noProof/>
        </w:rPr>
        <w:t>[26]</w:t>
      </w:r>
      <w:r w:rsidRPr="0015236F">
        <w:rPr>
          <w:rFonts w:ascii="Times-Roman" w:hAnsi="Times-Roman"/>
          <w:noProof/>
        </w:rPr>
        <w:tab/>
        <w:t>Team Rocket, “Snowflake to Avalanche: A Novel Metastable Consensus Protocol Family for Cryptocurrencies,” 2018.</w:t>
      </w:r>
    </w:p>
    <w:p w14:paraId="5ECC3183" w14:textId="40EC5337" w:rsidR="00DC4BF6" w:rsidRDefault="004933D4" w:rsidP="00CF106D">
      <w:pPr>
        <w:widowControl w:val="0"/>
        <w:autoSpaceDE w:val="0"/>
        <w:autoSpaceDN w:val="0"/>
        <w:adjustRightInd w:val="0"/>
      </w:pPr>
      <w:r w:rsidRPr="005042CD">
        <w:fldChar w:fldCharType="end"/>
      </w:r>
    </w:p>
    <w:p w14:paraId="4541330E" w14:textId="71508443" w:rsidR="00CF106D" w:rsidRDefault="00CF106D" w:rsidP="00CF106D">
      <w:pPr>
        <w:widowControl w:val="0"/>
        <w:autoSpaceDE w:val="0"/>
        <w:autoSpaceDN w:val="0"/>
        <w:adjustRightInd w:val="0"/>
      </w:pPr>
    </w:p>
    <w:p w14:paraId="38EEF8EC" w14:textId="42D055DE" w:rsidR="00CF106D" w:rsidRDefault="00CF106D" w:rsidP="00CF106D">
      <w:pPr>
        <w:widowControl w:val="0"/>
        <w:autoSpaceDE w:val="0"/>
        <w:autoSpaceDN w:val="0"/>
        <w:adjustRightInd w:val="0"/>
      </w:pPr>
    </w:p>
    <w:p w14:paraId="4D7B0136" w14:textId="02EA4D1D" w:rsidR="00CF106D" w:rsidRDefault="00CF106D" w:rsidP="00CF106D">
      <w:pPr>
        <w:widowControl w:val="0"/>
        <w:autoSpaceDE w:val="0"/>
        <w:autoSpaceDN w:val="0"/>
        <w:adjustRightInd w:val="0"/>
      </w:pPr>
    </w:p>
    <w:p w14:paraId="719CF280" w14:textId="2D1015B6" w:rsidR="00CF106D" w:rsidRDefault="00CF106D" w:rsidP="00CF106D">
      <w:pPr>
        <w:widowControl w:val="0"/>
        <w:autoSpaceDE w:val="0"/>
        <w:autoSpaceDN w:val="0"/>
        <w:adjustRightInd w:val="0"/>
      </w:pPr>
    </w:p>
    <w:p w14:paraId="5D1D9F3D" w14:textId="5472C2DF" w:rsidR="00CF106D" w:rsidRDefault="00CF106D" w:rsidP="00CF106D">
      <w:pPr>
        <w:widowControl w:val="0"/>
        <w:autoSpaceDE w:val="0"/>
        <w:autoSpaceDN w:val="0"/>
        <w:adjustRightInd w:val="0"/>
      </w:pPr>
    </w:p>
    <w:p w14:paraId="51AACB70" w14:textId="204B6D25" w:rsidR="00CF106D" w:rsidRDefault="00CF106D" w:rsidP="00CF106D">
      <w:pPr>
        <w:widowControl w:val="0"/>
        <w:autoSpaceDE w:val="0"/>
        <w:autoSpaceDN w:val="0"/>
        <w:adjustRightInd w:val="0"/>
      </w:pPr>
    </w:p>
    <w:p w14:paraId="08A6D5AC" w14:textId="035FE7ED" w:rsidR="00CF106D" w:rsidRDefault="00CF106D" w:rsidP="00CF106D">
      <w:pPr>
        <w:widowControl w:val="0"/>
        <w:autoSpaceDE w:val="0"/>
        <w:autoSpaceDN w:val="0"/>
        <w:adjustRightInd w:val="0"/>
      </w:pPr>
    </w:p>
    <w:p w14:paraId="11512AAB" w14:textId="71DEA51B" w:rsidR="00CF106D" w:rsidRDefault="00CF106D" w:rsidP="00CF106D">
      <w:pPr>
        <w:widowControl w:val="0"/>
        <w:autoSpaceDE w:val="0"/>
        <w:autoSpaceDN w:val="0"/>
        <w:adjustRightInd w:val="0"/>
      </w:pPr>
    </w:p>
    <w:p w14:paraId="0570E57D" w14:textId="57209672" w:rsidR="00CF106D" w:rsidRDefault="00CF106D" w:rsidP="00CF106D">
      <w:pPr>
        <w:widowControl w:val="0"/>
        <w:autoSpaceDE w:val="0"/>
        <w:autoSpaceDN w:val="0"/>
        <w:adjustRightInd w:val="0"/>
      </w:pPr>
    </w:p>
    <w:p w14:paraId="1838696F" w14:textId="47318EE1" w:rsidR="00CF106D" w:rsidRDefault="00CF106D" w:rsidP="00CF106D">
      <w:pPr>
        <w:widowControl w:val="0"/>
        <w:autoSpaceDE w:val="0"/>
        <w:autoSpaceDN w:val="0"/>
        <w:adjustRightInd w:val="0"/>
      </w:pPr>
    </w:p>
    <w:p w14:paraId="241EC11D" w14:textId="77777777" w:rsidR="00CF106D" w:rsidRDefault="00CF106D" w:rsidP="00CF106D">
      <w:pPr>
        <w:widowControl w:val="0"/>
        <w:autoSpaceDE w:val="0"/>
        <w:autoSpaceDN w:val="0"/>
        <w:adjustRightInd w:val="0"/>
      </w:pPr>
    </w:p>
    <w:p w14:paraId="24E5EC12" w14:textId="5B5991F8" w:rsidR="00414722" w:rsidRDefault="00414722" w:rsidP="00431BA6">
      <w:pPr>
        <w:pStyle w:val="Heading1"/>
      </w:pPr>
      <w:r>
        <w:t>Annexes</w:t>
      </w:r>
    </w:p>
    <w:p w14:paraId="61963C0C" w14:textId="77777777" w:rsidR="00414722" w:rsidRDefault="00414722" w:rsidP="00414722">
      <w:pPr>
        <w:pStyle w:val="Heading2"/>
      </w:pPr>
      <w:r>
        <w:t>Throughput Data</w:t>
      </w:r>
    </w:p>
    <w:p w14:paraId="2C9C2BD1" w14:textId="77777777" w:rsidR="00414722" w:rsidRDefault="00414722" w:rsidP="00414722"/>
    <w:p w14:paraId="32F5446B" w14:textId="6B29A81C"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w:t>
      </w:r>
      <w:r w:rsidRPr="000E0863">
        <w:rPr>
          <w:i w:val="0"/>
          <w:caps/>
          <w:color w:val="auto"/>
          <w:sz w:val="16"/>
          <w:szCs w:val="16"/>
        </w:rPr>
        <w:fldChar w:fldCharType="end"/>
      </w:r>
      <w:r w:rsidRPr="000E0863">
        <w:rPr>
          <w:i w:val="0"/>
          <w:caps/>
          <w:color w:val="auto"/>
          <w:sz w:val="16"/>
          <w:szCs w:val="16"/>
        </w:rPr>
        <w:t>. Throughput</w:t>
      </w:r>
      <w:r w:rsidR="00045D2A" w:rsidRPr="000E0863">
        <w:rPr>
          <w:i w:val="0"/>
          <w:caps/>
          <w:color w:val="auto"/>
          <w:sz w:val="16"/>
          <w:szCs w:val="16"/>
        </w:rPr>
        <w:t xml:space="preserve"> </w:t>
      </w:r>
      <w:r w:rsidRPr="000E0863">
        <w:rPr>
          <w:i w:val="0"/>
          <w:caps/>
          <w:color w:val="auto"/>
          <w:sz w:val="16"/>
          <w:szCs w:val="16"/>
        </w:rPr>
        <w:t>data for the blockchain.</w:t>
      </w:r>
      <w:r w:rsidR="00045D2A" w:rsidRPr="000E0863">
        <w:rPr>
          <w:i w:val="0"/>
          <w:caps/>
          <w:color w:val="auto"/>
          <w:sz w:val="16"/>
          <w:szCs w:val="16"/>
        </w:rPr>
        <w:t xml:space="preserve"> In transactions/second.</w:t>
      </w:r>
    </w:p>
    <w:p w14:paraId="0D4A7318" w14:textId="2823A5B2" w:rsidR="00431BA6" w:rsidRDefault="005478AD" w:rsidP="00431BA6">
      <w:pPr>
        <w:keepNext/>
      </w:pPr>
      <w:r w:rsidRPr="005478AD">
        <w:rPr>
          <w:noProof/>
        </w:rPr>
        <w:drawing>
          <wp:inline distT="0" distB="0" distL="0" distR="0" wp14:anchorId="10137471" wp14:editId="29ABF23F">
            <wp:extent cx="3200400" cy="1703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703705"/>
                    </a:xfrm>
                    <a:prstGeom prst="rect">
                      <a:avLst/>
                    </a:prstGeom>
                  </pic:spPr>
                </pic:pic>
              </a:graphicData>
            </a:graphic>
          </wp:inline>
        </w:drawing>
      </w:r>
    </w:p>
    <w:p w14:paraId="01AE3579" w14:textId="77777777" w:rsidR="000322F8" w:rsidRDefault="000322F8" w:rsidP="00744FB6"/>
    <w:p w14:paraId="495D462B" w14:textId="51B26687" w:rsidR="000322F8"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II</w:t>
      </w:r>
      <w:r w:rsidRPr="000E0863">
        <w:rPr>
          <w:i w:val="0"/>
          <w:caps/>
          <w:color w:val="auto"/>
          <w:sz w:val="16"/>
          <w:szCs w:val="16"/>
        </w:rPr>
        <w:fldChar w:fldCharType="end"/>
      </w:r>
      <w:r w:rsidRPr="000E0863">
        <w:rPr>
          <w:i w:val="0"/>
          <w:caps/>
          <w:color w:val="auto"/>
          <w:sz w:val="16"/>
          <w:szCs w:val="16"/>
        </w:rPr>
        <w:t>. Throughput data for the tangle.</w:t>
      </w:r>
      <w:r w:rsidR="00045D2A" w:rsidRPr="000E0863">
        <w:rPr>
          <w:i w:val="0"/>
          <w:caps/>
          <w:color w:val="auto"/>
          <w:sz w:val="16"/>
          <w:szCs w:val="16"/>
        </w:rPr>
        <w:t xml:space="preserve"> in transactions/second.</w:t>
      </w:r>
    </w:p>
    <w:p w14:paraId="43038C47" w14:textId="5E79E93D" w:rsidR="00744FB6" w:rsidRDefault="005478AD" w:rsidP="00744FB6">
      <w:pPr>
        <w:keepNext/>
      </w:pPr>
      <w:r w:rsidRPr="005478AD">
        <w:rPr>
          <w:noProof/>
        </w:rPr>
        <w:drawing>
          <wp:inline distT="0" distB="0" distL="0" distR="0" wp14:anchorId="05F5AF25" wp14:editId="58BFD9B9">
            <wp:extent cx="3200400" cy="16941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1694180"/>
                    </a:xfrm>
                    <a:prstGeom prst="rect">
                      <a:avLst/>
                    </a:prstGeom>
                  </pic:spPr>
                </pic:pic>
              </a:graphicData>
            </a:graphic>
          </wp:inline>
        </w:drawing>
      </w:r>
    </w:p>
    <w:p w14:paraId="5FAAE4D0" w14:textId="77777777" w:rsidR="00431BA6" w:rsidRDefault="00431BA6" w:rsidP="000322F8"/>
    <w:p w14:paraId="3EC49D32" w14:textId="4410E283" w:rsidR="0052249D" w:rsidRPr="000E0863" w:rsidRDefault="000322F8" w:rsidP="00584374">
      <w:pPr>
        <w:pStyle w:val="Caption"/>
        <w:keepNext/>
        <w:jc w:val="center"/>
        <w:rPr>
          <w:i w:val="0"/>
          <w:caps/>
          <w:color w:val="auto"/>
          <w:sz w:val="16"/>
          <w:szCs w:val="16"/>
        </w:rPr>
      </w:pPr>
      <w:r w:rsidRPr="000E0863">
        <w:rPr>
          <w:i w:val="0"/>
          <w:caps/>
          <w:color w:val="auto"/>
          <w:sz w:val="16"/>
          <w:szCs w:val="16"/>
        </w:rPr>
        <w:t xml:space="preserve">Table </w:t>
      </w:r>
      <w:r w:rsidRPr="000E0863">
        <w:rPr>
          <w:i w:val="0"/>
          <w:caps/>
          <w:color w:val="auto"/>
          <w:sz w:val="16"/>
          <w:szCs w:val="16"/>
        </w:rPr>
        <w:fldChar w:fldCharType="begin"/>
      </w:r>
      <w:r w:rsidRPr="000E0863">
        <w:rPr>
          <w:i w:val="0"/>
          <w:caps/>
          <w:color w:val="auto"/>
          <w:sz w:val="16"/>
          <w:szCs w:val="16"/>
        </w:rPr>
        <w:instrText xml:space="preserve"> SEQ Table \* ROMAN </w:instrText>
      </w:r>
      <w:r w:rsidRPr="000E0863">
        <w:rPr>
          <w:i w:val="0"/>
          <w:caps/>
          <w:color w:val="auto"/>
          <w:sz w:val="16"/>
          <w:szCs w:val="16"/>
        </w:rPr>
        <w:fldChar w:fldCharType="separate"/>
      </w:r>
      <w:r w:rsidR="00CF106D">
        <w:rPr>
          <w:i w:val="0"/>
          <w:caps/>
          <w:noProof/>
          <w:color w:val="auto"/>
          <w:sz w:val="16"/>
          <w:szCs w:val="16"/>
        </w:rPr>
        <w:t>IV</w:t>
      </w:r>
      <w:r w:rsidRPr="000E0863">
        <w:rPr>
          <w:i w:val="0"/>
          <w:caps/>
          <w:color w:val="auto"/>
          <w:sz w:val="16"/>
          <w:szCs w:val="16"/>
        </w:rPr>
        <w:fldChar w:fldCharType="end"/>
      </w:r>
      <w:r w:rsidRPr="000E0863">
        <w:rPr>
          <w:i w:val="0"/>
          <w:caps/>
          <w:color w:val="auto"/>
          <w:sz w:val="16"/>
          <w:szCs w:val="16"/>
        </w:rPr>
        <w:t>. Throughput data for the block-lattice.</w:t>
      </w:r>
      <w:r w:rsidR="00045D2A" w:rsidRPr="000E0863">
        <w:rPr>
          <w:i w:val="0"/>
          <w:caps/>
          <w:color w:val="auto"/>
          <w:sz w:val="16"/>
          <w:szCs w:val="16"/>
        </w:rPr>
        <w:t xml:space="preserve"> in transactions/second.</w:t>
      </w:r>
      <w:r w:rsidR="005478AD" w:rsidRPr="000E0863">
        <w:rPr>
          <w:i w:val="0"/>
          <w:caps/>
          <w:color w:val="auto"/>
          <w:sz w:val="16"/>
          <w:szCs w:val="16"/>
        </w:rPr>
        <w:t xml:space="preserve"> </w:t>
      </w:r>
    </w:p>
    <w:p w14:paraId="445316E0" w14:textId="77777777" w:rsidR="005478AD" w:rsidRDefault="005478AD" w:rsidP="006C5FB7">
      <w:pPr>
        <w:pStyle w:val="Caption"/>
        <w:keepNext/>
        <w:jc w:val="center"/>
        <w:rPr>
          <w:i w:val="0"/>
          <w:caps/>
          <w:color w:val="auto"/>
        </w:rPr>
      </w:pPr>
      <w:r w:rsidRPr="005478AD">
        <w:rPr>
          <w:i w:val="0"/>
          <w:caps/>
          <w:noProof/>
          <w:color w:val="auto"/>
        </w:rPr>
        <w:drawing>
          <wp:inline distT="0" distB="0" distL="0" distR="0" wp14:anchorId="7C08BA02" wp14:editId="363C44EC">
            <wp:extent cx="3200400" cy="16846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1684655"/>
                    </a:xfrm>
                    <a:prstGeom prst="rect">
                      <a:avLst/>
                    </a:prstGeom>
                  </pic:spPr>
                </pic:pic>
              </a:graphicData>
            </a:graphic>
          </wp:inline>
        </w:drawing>
      </w:r>
    </w:p>
    <w:p w14:paraId="43AA8789" w14:textId="77777777" w:rsidR="00431BA6" w:rsidRDefault="00431BA6" w:rsidP="00431BA6"/>
    <w:p w14:paraId="28568412" w14:textId="43F859BF" w:rsidR="00431BA6" w:rsidRDefault="00431BA6" w:rsidP="00431BA6"/>
    <w:p w14:paraId="2997C935" w14:textId="5BF16EA6" w:rsidR="000E0863" w:rsidRDefault="000E0863" w:rsidP="00431BA6"/>
    <w:p w14:paraId="582EAB59" w14:textId="4AE3415D" w:rsidR="00F76407" w:rsidRDefault="00F76407" w:rsidP="00431BA6"/>
    <w:p w14:paraId="0B4F5FBC" w14:textId="7F1865B1" w:rsidR="00CF106D" w:rsidRDefault="00CF106D" w:rsidP="00431BA6"/>
    <w:p w14:paraId="6602328E" w14:textId="77777777" w:rsidR="00CF106D" w:rsidRDefault="00CF106D" w:rsidP="00431BA6"/>
    <w:p w14:paraId="461EA6F8" w14:textId="77777777" w:rsidR="00431BA6" w:rsidRDefault="00431BA6" w:rsidP="00431BA6"/>
    <w:p w14:paraId="71049426" w14:textId="77777777" w:rsidR="00431BA6" w:rsidRDefault="00431BA6" w:rsidP="00431BA6"/>
    <w:p w14:paraId="1254909A" w14:textId="20F84F3D" w:rsidR="00431BA6" w:rsidRPr="00431BA6" w:rsidRDefault="00431BA6" w:rsidP="00431BA6">
      <w:pPr>
        <w:sectPr w:rsidR="00431BA6" w:rsidRPr="00431BA6" w:rsidSect="00837E47">
          <w:headerReference w:type="default" r:id="rId21"/>
          <w:type w:val="continuous"/>
          <w:pgSz w:w="12240" w:h="15840" w:code="1"/>
          <w:pgMar w:top="1008" w:right="936" w:bottom="1008" w:left="936" w:header="432" w:footer="432" w:gutter="0"/>
          <w:cols w:num="2" w:space="288"/>
        </w:sectPr>
      </w:pPr>
    </w:p>
    <w:p w14:paraId="36F86F84" w14:textId="3A72E9D9" w:rsidR="0037551B" w:rsidRDefault="0037551B" w:rsidP="009F40FB">
      <w:pPr>
        <w:pStyle w:val="FigureCaption"/>
        <w:rPr>
          <w:sz w:val="20"/>
          <w:szCs w:val="20"/>
        </w:rPr>
      </w:pPr>
    </w:p>
    <w:p w14:paraId="6581F788" w14:textId="0E5744F8" w:rsidR="00BC7567" w:rsidRDefault="00BC7567" w:rsidP="00BC7567">
      <w:pPr>
        <w:pStyle w:val="Heading2"/>
      </w:pPr>
      <w:r>
        <w:t>Latency Data</w:t>
      </w:r>
    </w:p>
    <w:p w14:paraId="44FD8C79" w14:textId="22FEA428" w:rsidR="00BC7567" w:rsidRDefault="00BC7567" w:rsidP="00BC7567">
      <w:pPr>
        <w:pStyle w:val="Heading3"/>
      </w:pPr>
      <w:r>
        <w:t>8 Nodes</w:t>
      </w:r>
    </w:p>
    <w:p w14:paraId="1DEC5F43" w14:textId="77777777" w:rsidR="00D869E9" w:rsidRPr="00D869E9" w:rsidRDefault="00D869E9" w:rsidP="00D869E9"/>
    <w:p w14:paraId="75D6759C" w14:textId="7016C9CA"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17C563C5" w14:textId="5EDBBFCE" w:rsidR="00BC7567" w:rsidRDefault="00B65734" w:rsidP="00BC7567">
      <w:r w:rsidRPr="00B65734">
        <w:rPr>
          <w:noProof/>
        </w:rPr>
        <w:drawing>
          <wp:inline distT="0" distB="0" distL="0" distR="0" wp14:anchorId="2F5A31B5" wp14:editId="2ADED86C">
            <wp:extent cx="3200400" cy="1191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0400" cy="1191895"/>
                    </a:xfrm>
                    <a:prstGeom prst="rect">
                      <a:avLst/>
                    </a:prstGeom>
                  </pic:spPr>
                </pic:pic>
              </a:graphicData>
            </a:graphic>
          </wp:inline>
        </w:drawing>
      </w:r>
    </w:p>
    <w:p w14:paraId="402F2B14" w14:textId="6B601797" w:rsidR="00BC7567" w:rsidRDefault="00BC7567" w:rsidP="00BC7567"/>
    <w:p w14:paraId="5E928EE0" w14:textId="5077570E"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6075EC9F" w14:textId="79A4C57D" w:rsidR="00BC7567" w:rsidRDefault="00B65734" w:rsidP="00BC7567">
      <w:r w:rsidRPr="00B65734">
        <w:rPr>
          <w:noProof/>
        </w:rPr>
        <w:drawing>
          <wp:inline distT="0" distB="0" distL="0" distR="0" wp14:anchorId="413936E2" wp14:editId="1F38DEB8">
            <wp:extent cx="1141737" cy="113645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5831" cy="1150479"/>
                    </a:xfrm>
                    <a:prstGeom prst="rect">
                      <a:avLst/>
                    </a:prstGeom>
                  </pic:spPr>
                </pic:pic>
              </a:graphicData>
            </a:graphic>
          </wp:inline>
        </w:drawing>
      </w:r>
    </w:p>
    <w:p w14:paraId="7D7CA844" w14:textId="325026EC" w:rsidR="00D869E9" w:rsidRDefault="00D869E9" w:rsidP="00BC7567"/>
    <w:p w14:paraId="7ADEA4E7" w14:textId="1C040A86"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8 Nodes.</w:t>
      </w:r>
      <w:r w:rsidR="00045D2A" w:rsidRPr="000E0863">
        <w:rPr>
          <w:i w:val="0"/>
          <w:caps/>
          <w:color w:val="000000" w:themeColor="text1"/>
          <w:sz w:val="16"/>
          <w:szCs w:val="16"/>
        </w:rPr>
        <w:t xml:space="preserve"> in milliseconds.</w:t>
      </w:r>
    </w:p>
    <w:p w14:paraId="47F20D11" w14:textId="276FA1C3" w:rsidR="00D869E9" w:rsidRDefault="00B65734" w:rsidP="00BC7567">
      <w:r w:rsidRPr="00B65734">
        <w:rPr>
          <w:noProof/>
        </w:rPr>
        <w:drawing>
          <wp:inline distT="0" distB="0" distL="0" distR="0" wp14:anchorId="009D7B14" wp14:editId="05777F78">
            <wp:extent cx="3200400" cy="11645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1164590"/>
                    </a:xfrm>
                    <a:prstGeom prst="rect">
                      <a:avLst/>
                    </a:prstGeom>
                  </pic:spPr>
                </pic:pic>
              </a:graphicData>
            </a:graphic>
          </wp:inline>
        </w:drawing>
      </w:r>
    </w:p>
    <w:p w14:paraId="67902A5E" w14:textId="77777777" w:rsidR="00D869E9" w:rsidRPr="00BC7567" w:rsidRDefault="00D869E9" w:rsidP="00BC7567"/>
    <w:p w14:paraId="393806D2" w14:textId="39BF764A" w:rsidR="00BC7567" w:rsidRDefault="00BC7567" w:rsidP="00BC7567">
      <w:pPr>
        <w:pStyle w:val="Heading3"/>
      </w:pPr>
      <w:r>
        <w:t>4 Nodes</w:t>
      </w:r>
    </w:p>
    <w:p w14:paraId="3CA2B213" w14:textId="489657DF" w:rsidR="00BC7567" w:rsidRDefault="00BC7567" w:rsidP="00BC7567"/>
    <w:p w14:paraId="44FC9CE8" w14:textId="0FCE7617"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VIII</w:t>
      </w:r>
      <w:r w:rsidRPr="000E0863">
        <w:rPr>
          <w:i w:val="0"/>
          <w:caps/>
          <w:color w:val="000000" w:themeColor="text1"/>
          <w:sz w:val="16"/>
          <w:szCs w:val="16"/>
        </w:rPr>
        <w:fldChar w:fldCharType="end"/>
      </w:r>
      <w:r w:rsidRPr="000E0863">
        <w:rPr>
          <w:i w:val="0"/>
          <w:caps/>
          <w:color w:val="000000" w:themeColor="text1"/>
          <w:sz w:val="16"/>
          <w:szCs w:val="16"/>
        </w:rPr>
        <w:t>. Latency Data for the Blockchain</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06DED8C6" w14:textId="451408D6" w:rsidR="00BC7567" w:rsidRDefault="00554E04" w:rsidP="00BC7567">
      <w:r w:rsidRPr="00554E04">
        <w:rPr>
          <w:noProof/>
        </w:rPr>
        <w:drawing>
          <wp:inline distT="0" distB="0" distL="0" distR="0" wp14:anchorId="2CA3D8FA" wp14:editId="0E9190EA">
            <wp:extent cx="3200400" cy="827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827405"/>
                    </a:xfrm>
                    <a:prstGeom prst="rect">
                      <a:avLst/>
                    </a:prstGeom>
                  </pic:spPr>
                </pic:pic>
              </a:graphicData>
            </a:graphic>
          </wp:inline>
        </w:drawing>
      </w:r>
    </w:p>
    <w:p w14:paraId="70087B9F" w14:textId="77777777" w:rsidR="00BC7567" w:rsidRDefault="00BC7567" w:rsidP="00BC7567"/>
    <w:p w14:paraId="48741CE8" w14:textId="52B2E5C4"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IX</w:t>
      </w:r>
      <w:r w:rsidRPr="000E0863">
        <w:rPr>
          <w:i w:val="0"/>
          <w:caps/>
          <w:color w:val="000000" w:themeColor="text1"/>
          <w:sz w:val="16"/>
          <w:szCs w:val="16"/>
        </w:rPr>
        <w:fldChar w:fldCharType="end"/>
      </w:r>
      <w:r w:rsidRPr="000E0863">
        <w:rPr>
          <w:i w:val="0"/>
          <w:caps/>
          <w:color w:val="000000" w:themeColor="text1"/>
          <w:sz w:val="16"/>
          <w:szCs w:val="16"/>
        </w:rPr>
        <w:t>. Latency data for the tangl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in milliseconds.</w:t>
      </w:r>
    </w:p>
    <w:p w14:paraId="4553C18C" w14:textId="3ACE9C45" w:rsidR="00BC7567" w:rsidRDefault="00554E04" w:rsidP="00BC7567">
      <w:r w:rsidRPr="00554E04">
        <w:rPr>
          <w:noProof/>
        </w:rPr>
        <w:drawing>
          <wp:inline distT="0" distB="0" distL="0" distR="0" wp14:anchorId="234DDA49" wp14:editId="7EEE601E">
            <wp:extent cx="1192193" cy="822392"/>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01485" cy="828802"/>
                    </a:xfrm>
                    <a:prstGeom prst="rect">
                      <a:avLst/>
                    </a:prstGeom>
                  </pic:spPr>
                </pic:pic>
              </a:graphicData>
            </a:graphic>
          </wp:inline>
        </w:drawing>
      </w:r>
    </w:p>
    <w:p w14:paraId="5C730D4C" w14:textId="705EE716" w:rsidR="00BC7567" w:rsidRDefault="00BC7567" w:rsidP="00BC7567"/>
    <w:p w14:paraId="443014C4" w14:textId="7260352F" w:rsidR="00BC7567" w:rsidRPr="000E0863" w:rsidRDefault="00BC7567"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w:t>
      </w:r>
      <w:r w:rsidRPr="000E0863">
        <w:rPr>
          <w:i w:val="0"/>
          <w:caps/>
          <w:color w:val="000000" w:themeColor="text1"/>
          <w:sz w:val="16"/>
          <w:szCs w:val="16"/>
        </w:rPr>
        <w:fldChar w:fldCharType="end"/>
      </w:r>
      <w:r w:rsidRPr="000E0863">
        <w:rPr>
          <w:i w:val="0"/>
          <w:caps/>
          <w:color w:val="000000" w:themeColor="text1"/>
          <w:sz w:val="16"/>
          <w:szCs w:val="16"/>
        </w:rPr>
        <w:t>. Latency data for the Block-lattice</w:t>
      </w:r>
      <w:r w:rsidR="00045D2A" w:rsidRPr="000E0863">
        <w:rPr>
          <w:i w:val="0"/>
          <w:caps/>
          <w:color w:val="000000" w:themeColor="text1"/>
          <w:sz w:val="16"/>
          <w:szCs w:val="16"/>
        </w:rPr>
        <w:t xml:space="preserve">. </w:t>
      </w:r>
      <w:r w:rsidRPr="000E0863">
        <w:rPr>
          <w:i w:val="0"/>
          <w:caps/>
          <w:color w:val="000000" w:themeColor="text1"/>
          <w:sz w:val="16"/>
          <w:szCs w:val="16"/>
        </w:rPr>
        <w:t>4 Nodes.</w:t>
      </w:r>
      <w:r w:rsidR="00045D2A" w:rsidRPr="000E0863">
        <w:rPr>
          <w:i w:val="0"/>
          <w:caps/>
          <w:color w:val="000000" w:themeColor="text1"/>
          <w:sz w:val="16"/>
          <w:szCs w:val="16"/>
        </w:rPr>
        <w:t xml:space="preserve"> in milliseconds.</w:t>
      </w:r>
    </w:p>
    <w:p w14:paraId="03D43D7E" w14:textId="3E768CE7" w:rsidR="00BC7567" w:rsidRDefault="00554E04" w:rsidP="00BC7567">
      <w:r w:rsidRPr="00554E04">
        <w:rPr>
          <w:noProof/>
        </w:rPr>
        <w:drawing>
          <wp:inline distT="0" distB="0" distL="0" distR="0" wp14:anchorId="65084FA2" wp14:editId="128578CA">
            <wp:extent cx="3200400" cy="822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00" cy="822325"/>
                    </a:xfrm>
                    <a:prstGeom prst="rect">
                      <a:avLst/>
                    </a:prstGeom>
                  </pic:spPr>
                </pic:pic>
              </a:graphicData>
            </a:graphic>
          </wp:inline>
        </w:drawing>
      </w:r>
    </w:p>
    <w:p w14:paraId="73BCC540" w14:textId="6DB19B09" w:rsidR="00BC7567" w:rsidRDefault="00BC7567" w:rsidP="00BC7567"/>
    <w:p w14:paraId="5195A12A" w14:textId="3979BD13" w:rsidR="00BC7567" w:rsidRDefault="00BC7567" w:rsidP="00BC7567">
      <w:pPr>
        <w:pStyle w:val="Heading3"/>
      </w:pPr>
      <w:r>
        <w:t>2 Nodes</w:t>
      </w:r>
    </w:p>
    <w:p w14:paraId="22C9FC1E" w14:textId="2CB5C635" w:rsidR="00BC7567" w:rsidRDefault="00BC7567" w:rsidP="00BC7567"/>
    <w:p w14:paraId="763FAC68" w14:textId="587F2B60" w:rsidR="00D869E9" w:rsidRPr="000E0863" w:rsidRDefault="00D869E9" w:rsidP="00D869E9">
      <w:pPr>
        <w:pStyle w:val="Caption"/>
        <w:keepNext/>
        <w:jc w:val="center"/>
        <w:rPr>
          <w:i w:val="0"/>
          <w:caps/>
          <w:color w:val="000000" w:themeColor="text1"/>
          <w:sz w:val="16"/>
          <w:szCs w:val="16"/>
        </w:rPr>
      </w:pPr>
      <w:r w:rsidRPr="000E0863">
        <w:rPr>
          <w:i w:val="0"/>
          <w:caps/>
          <w:color w:val="000000" w:themeColor="text1"/>
          <w:sz w:val="16"/>
          <w:szCs w:val="16"/>
        </w:rPr>
        <w:t xml:space="preserve">Table </w:t>
      </w:r>
      <w:r w:rsidRPr="000E0863">
        <w:rPr>
          <w:i w:val="0"/>
          <w:caps/>
          <w:color w:val="000000" w:themeColor="text1"/>
          <w:sz w:val="16"/>
          <w:szCs w:val="16"/>
        </w:rPr>
        <w:fldChar w:fldCharType="begin"/>
      </w:r>
      <w:r w:rsidRPr="000E0863">
        <w:rPr>
          <w:i w:val="0"/>
          <w:caps/>
          <w:color w:val="000000" w:themeColor="text1"/>
          <w:sz w:val="16"/>
          <w:szCs w:val="16"/>
        </w:rPr>
        <w:instrText xml:space="preserve"> SEQ Table \* ROMAN </w:instrText>
      </w:r>
      <w:r w:rsidRPr="000E0863">
        <w:rPr>
          <w:i w:val="0"/>
          <w:caps/>
          <w:color w:val="000000" w:themeColor="text1"/>
          <w:sz w:val="16"/>
          <w:szCs w:val="16"/>
        </w:rPr>
        <w:fldChar w:fldCharType="separate"/>
      </w:r>
      <w:r w:rsidR="00CF106D">
        <w:rPr>
          <w:i w:val="0"/>
          <w:caps/>
          <w:noProof/>
          <w:color w:val="000000" w:themeColor="text1"/>
          <w:sz w:val="16"/>
          <w:szCs w:val="16"/>
        </w:rPr>
        <w:t>XI</w:t>
      </w:r>
      <w:r w:rsidRPr="000E0863">
        <w:rPr>
          <w:i w:val="0"/>
          <w:caps/>
          <w:color w:val="000000" w:themeColor="text1"/>
          <w:sz w:val="16"/>
          <w:szCs w:val="16"/>
        </w:rPr>
        <w:fldChar w:fldCharType="end"/>
      </w:r>
      <w:r w:rsidRPr="000E0863">
        <w:rPr>
          <w:i w:val="0"/>
          <w:caps/>
          <w:color w:val="000000" w:themeColor="text1"/>
          <w:sz w:val="16"/>
          <w:szCs w:val="16"/>
        </w:rPr>
        <w:t>. Latency data for the data structures</w:t>
      </w:r>
      <w:r w:rsidR="00045D2A" w:rsidRPr="000E0863">
        <w:rPr>
          <w:i w:val="0"/>
          <w:caps/>
          <w:color w:val="000000" w:themeColor="text1"/>
          <w:sz w:val="16"/>
          <w:szCs w:val="16"/>
        </w:rPr>
        <w:t xml:space="preserve">. </w:t>
      </w:r>
      <w:r w:rsidRPr="000E0863">
        <w:rPr>
          <w:i w:val="0"/>
          <w:caps/>
          <w:color w:val="000000" w:themeColor="text1"/>
          <w:sz w:val="16"/>
          <w:szCs w:val="16"/>
        </w:rPr>
        <w:t>2 Nodes.</w:t>
      </w:r>
      <w:r w:rsidR="00045D2A" w:rsidRPr="000E0863">
        <w:rPr>
          <w:i w:val="0"/>
          <w:caps/>
          <w:color w:val="000000" w:themeColor="text1"/>
          <w:sz w:val="16"/>
          <w:szCs w:val="16"/>
        </w:rPr>
        <w:t xml:space="preserve"> in millisedonds</w:t>
      </w:r>
    </w:p>
    <w:p w14:paraId="5481A0E4" w14:textId="2465C67E" w:rsidR="00BC7567" w:rsidRDefault="00CB701C" w:rsidP="00BC7567">
      <w:r w:rsidRPr="00CB701C">
        <w:rPr>
          <w:noProof/>
        </w:rPr>
        <w:drawing>
          <wp:inline distT="0" distB="0" distL="0" distR="0" wp14:anchorId="63A2C197" wp14:editId="7B3828BF">
            <wp:extent cx="3200400" cy="5600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560070"/>
                    </a:xfrm>
                    <a:prstGeom prst="rect">
                      <a:avLst/>
                    </a:prstGeom>
                  </pic:spPr>
                </pic:pic>
              </a:graphicData>
            </a:graphic>
          </wp:inline>
        </w:drawing>
      </w:r>
    </w:p>
    <w:p w14:paraId="6F7CA0EB" w14:textId="1B364CB6" w:rsidR="00F76407" w:rsidRDefault="00F76407" w:rsidP="00BC7567"/>
    <w:p w14:paraId="0D29A6FB" w14:textId="0B787AEC" w:rsidR="00F76407" w:rsidRDefault="00F76407" w:rsidP="00F76407">
      <w:pPr>
        <w:pStyle w:val="Heading2"/>
      </w:pPr>
      <w:r>
        <w:t>Size Data</w:t>
      </w:r>
    </w:p>
    <w:p w14:paraId="28105AD2" w14:textId="1678EEC7" w:rsidR="00F76407" w:rsidRDefault="00F76407" w:rsidP="00F76407"/>
    <w:p w14:paraId="52B65C28" w14:textId="1B49BF10"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chain</w:t>
      </w:r>
    </w:p>
    <w:p w14:paraId="386CFC85" w14:textId="793ED380" w:rsidR="00F76407" w:rsidRDefault="00F76407" w:rsidP="00F76407">
      <w:r w:rsidRPr="00F76407">
        <w:rPr>
          <w:noProof/>
        </w:rPr>
        <w:drawing>
          <wp:inline distT="0" distB="0" distL="0" distR="0" wp14:anchorId="2D876A25" wp14:editId="3EFFDFF0">
            <wp:extent cx="1752600" cy="850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850900"/>
                    </a:xfrm>
                    <a:prstGeom prst="rect">
                      <a:avLst/>
                    </a:prstGeom>
                  </pic:spPr>
                </pic:pic>
              </a:graphicData>
            </a:graphic>
          </wp:inline>
        </w:drawing>
      </w:r>
    </w:p>
    <w:p w14:paraId="7A44C31E" w14:textId="1AC4493C" w:rsidR="00F76407" w:rsidRDefault="00F76407" w:rsidP="00F76407"/>
    <w:p w14:paraId="1ACE6343" w14:textId="3F8D175A"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II</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Tangle</w:t>
      </w:r>
    </w:p>
    <w:p w14:paraId="773A536B" w14:textId="02D4FF1F" w:rsidR="00F76407" w:rsidRDefault="00F76407" w:rsidP="00F76407">
      <w:r w:rsidRPr="00F76407">
        <w:rPr>
          <w:noProof/>
        </w:rPr>
        <w:drawing>
          <wp:inline distT="0" distB="0" distL="0" distR="0" wp14:anchorId="4A8BDC7A" wp14:editId="729615F3">
            <wp:extent cx="1752600" cy="1257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52600" cy="1257300"/>
                    </a:xfrm>
                    <a:prstGeom prst="rect">
                      <a:avLst/>
                    </a:prstGeom>
                  </pic:spPr>
                </pic:pic>
              </a:graphicData>
            </a:graphic>
          </wp:inline>
        </w:drawing>
      </w:r>
    </w:p>
    <w:p w14:paraId="404BF4D8" w14:textId="1B69757D" w:rsidR="00F76407" w:rsidRDefault="00F76407" w:rsidP="00F76407"/>
    <w:p w14:paraId="72514203" w14:textId="70F027C5" w:rsidR="00F76407" w:rsidRPr="00F76407" w:rsidRDefault="00F76407" w:rsidP="00F76407">
      <w:pPr>
        <w:pStyle w:val="Caption"/>
        <w:keepNext/>
        <w:rPr>
          <w:i w:val="0"/>
          <w:caps/>
          <w:color w:val="000000" w:themeColor="text1"/>
        </w:rPr>
      </w:pPr>
      <w:r w:rsidRPr="00F76407">
        <w:rPr>
          <w:i w:val="0"/>
          <w:caps/>
          <w:color w:val="000000" w:themeColor="text1"/>
        </w:rPr>
        <w:t xml:space="preserve">Table </w:t>
      </w:r>
      <w:r w:rsidRPr="00F76407">
        <w:rPr>
          <w:i w:val="0"/>
          <w:caps/>
          <w:color w:val="000000" w:themeColor="text1"/>
        </w:rPr>
        <w:fldChar w:fldCharType="begin"/>
      </w:r>
      <w:r w:rsidRPr="00F76407">
        <w:rPr>
          <w:i w:val="0"/>
          <w:caps/>
          <w:color w:val="000000" w:themeColor="text1"/>
        </w:rPr>
        <w:instrText xml:space="preserve"> SEQ Table \* ROMAN </w:instrText>
      </w:r>
      <w:r w:rsidRPr="00F76407">
        <w:rPr>
          <w:i w:val="0"/>
          <w:caps/>
          <w:color w:val="000000" w:themeColor="text1"/>
        </w:rPr>
        <w:fldChar w:fldCharType="separate"/>
      </w:r>
      <w:r w:rsidR="00CF106D">
        <w:rPr>
          <w:i w:val="0"/>
          <w:caps/>
          <w:noProof/>
          <w:color w:val="000000" w:themeColor="text1"/>
        </w:rPr>
        <w:t>XIV</w:t>
      </w:r>
      <w:r w:rsidRPr="00F76407">
        <w:rPr>
          <w:i w:val="0"/>
          <w:caps/>
          <w:color w:val="000000" w:themeColor="text1"/>
        </w:rPr>
        <w:fldChar w:fldCharType="end"/>
      </w:r>
      <w:r w:rsidRPr="00F76407">
        <w:rPr>
          <w:i w:val="0"/>
          <w:caps/>
          <w:color w:val="000000" w:themeColor="text1"/>
        </w:rPr>
        <w:t xml:space="preserve">. </w:t>
      </w:r>
      <w:r>
        <w:rPr>
          <w:i w:val="0"/>
          <w:caps/>
          <w:color w:val="000000" w:themeColor="text1"/>
        </w:rPr>
        <w:t xml:space="preserve">size data for the </w:t>
      </w:r>
      <w:r w:rsidRPr="00F76407">
        <w:rPr>
          <w:i w:val="0"/>
          <w:caps/>
          <w:color w:val="000000" w:themeColor="text1"/>
        </w:rPr>
        <w:t>Block-lattice</w:t>
      </w:r>
    </w:p>
    <w:p w14:paraId="37CCF1D6" w14:textId="0DE7ECFA" w:rsidR="00F76407" w:rsidRPr="00F76407" w:rsidRDefault="00F76407" w:rsidP="00F76407">
      <w:r w:rsidRPr="00F76407">
        <w:rPr>
          <w:noProof/>
        </w:rPr>
        <w:drawing>
          <wp:inline distT="0" distB="0" distL="0" distR="0" wp14:anchorId="157ADE0F" wp14:editId="25A59182">
            <wp:extent cx="1752600" cy="850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52600" cy="850900"/>
                    </a:xfrm>
                    <a:prstGeom prst="rect">
                      <a:avLst/>
                    </a:prstGeom>
                  </pic:spPr>
                </pic:pic>
              </a:graphicData>
            </a:graphic>
          </wp:inline>
        </w:drawing>
      </w:r>
    </w:p>
    <w:sectPr w:rsidR="00F76407" w:rsidRPr="00F76407"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C7FE5" w14:textId="77777777" w:rsidR="00C77091" w:rsidRDefault="00C77091">
      <w:r>
        <w:separator/>
      </w:r>
    </w:p>
  </w:endnote>
  <w:endnote w:type="continuationSeparator" w:id="0">
    <w:p w14:paraId="7101A13B" w14:textId="77777777" w:rsidR="00C77091" w:rsidRDefault="00C77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FF" w:csb1="00000000"/>
  </w:font>
  <w:font w:name="Formata-Regular">
    <w:altName w:val="Times New Roman"/>
    <w:panose1 w:val="020B0604020202020204"/>
    <w:charset w:val="4D"/>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6CFD1" w14:textId="77777777" w:rsidR="00C77091" w:rsidRDefault="00C77091"/>
  </w:footnote>
  <w:footnote w:type="continuationSeparator" w:id="0">
    <w:p w14:paraId="30CC7905" w14:textId="77777777" w:rsidR="00C77091" w:rsidRDefault="00C77091">
      <w:r>
        <w:continuationSeparator/>
      </w:r>
    </w:p>
  </w:footnote>
  <w:footnote w:id="1">
    <w:p w14:paraId="1659F370" w14:textId="4832AED2" w:rsidR="005B049F" w:rsidRDefault="009D250A" w:rsidP="00E6508C">
      <w:pPr>
        <w:pStyle w:val="FootnoteText"/>
        <w:jc w:val="left"/>
      </w:pPr>
      <w:r>
        <w:t xml:space="preserve">S. </w:t>
      </w:r>
      <w:r w:rsidR="005B049F">
        <w:t xml:space="preserve">Sanchez is with the Department of Systems and Computer Engineering, Universidad de los Andes, Bogota, Colombia (e-mail: </w:t>
      </w:r>
      <w:hyperlink r:id="rId1" w:history="1">
        <w:r w:rsidR="005B049F" w:rsidRPr="00DC1793">
          <w:rPr>
            <w:rStyle w:val="Hyperlink"/>
          </w:rPr>
          <w:t>s.sanchez@uniandes.edu.co</w:t>
        </w:r>
      </w:hyperlink>
      <w:r w:rsidR="005B049F">
        <w:t>).</w:t>
      </w:r>
    </w:p>
    <w:p w14:paraId="155AC6A3" w14:textId="5B698AAD" w:rsidR="00092197" w:rsidRDefault="00092197" w:rsidP="00E6508C">
      <w:pPr>
        <w:pStyle w:val="FootnoteText"/>
        <w:jc w:val="left"/>
      </w:pPr>
      <w:r>
        <w:t xml:space="preserve">N. Cardozo is with the Department of Systems and Computer Engineering, Universidad de </w:t>
      </w:r>
      <w:proofErr w:type="spellStart"/>
      <w:r>
        <w:t>los</w:t>
      </w:r>
      <w:proofErr w:type="spellEnd"/>
      <w:r>
        <w:t xml:space="preserve"> Andes, Bogota, Colombia (e-mail: </w:t>
      </w:r>
      <w:hyperlink r:id="rId2" w:history="1">
        <w:r w:rsidRPr="001352D7">
          <w:rPr>
            <w:rStyle w:val="Hyperlink"/>
          </w:rPr>
          <w:t>n.cardozo@uniandes.edu.co</w:t>
        </w:r>
      </w:hyperlink>
      <w:r>
        <w:t xml:space="preserve">). </w:t>
      </w:r>
    </w:p>
    <w:p w14:paraId="4ACEE445" w14:textId="4EE8ABCB" w:rsidR="005B049F" w:rsidRDefault="005B049F" w:rsidP="00E6508C">
      <w:pPr>
        <w:pStyle w:val="FootnoteText"/>
        <w:jc w:val="left"/>
      </w:pPr>
    </w:p>
  </w:footnote>
  <w:footnote w:id="2">
    <w:p w14:paraId="246C15CD" w14:textId="7AF9E743" w:rsidR="005B049F" w:rsidRPr="001C6B93" w:rsidRDefault="005B049F" w:rsidP="001C6B93">
      <w:pPr>
        <w:pStyle w:val="FootnoteText"/>
      </w:pPr>
      <w:r w:rsidRPr="00591526">
        <w:rPr>
          <w:rStyle w:val="FootnoteReference"/>
        </w:rPr>
        <w:footnoteRef/>
      </w:r>
      <w:r>
        <w:t xml:space="preserve"> </w:t>
      </w:r>
      <w:hyperlink r:id="rId3" w:history="1">
        <w:r w:rsidRPr="001C6B93">
          <w:rPr>
            <w:rStyle w:val="Hyperlink"/>
          </w:rPr>
          <w:t>https://golang.org/</w:t>
        </w:r>
      </w:hyperlink>
    </w:p>
    <w:p w14:paraId="78394BA4" w14:textId="328AEDFE" w:rsidR="005B049F" w:rsidRDefault="005B049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5B049F" w:rsidRPr="00FB7149" w:rsidRDefault="005B049F">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5B049F" w:rsidRPr="006034BC" w:rsidRDefault="005B049F">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7821F38"/>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E7A5812"/>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368603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07245836"/>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423684A"/>
    <w:multiLevelType w:val="hybridMultilevel"/>
    <w:tmpl w:val="7966A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D51EC6"/>
    <w:multiLevelType w:val="hybridMultilevel"/>
    <w:tmpl w:val="B238B7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B63CF"/>
    <w:multiLevelType w:val="hybridMultilevel"/>
    <w:tmpl w:val="7D081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6"/>
  </w:num>
  <w:num w:numId="4">
    <w:abstractNumId w:val="11"/>
  </w:num>
  <w:num w:numId="5">
    <w:abstractNumId w:val="9"/>
  </w:num>
  <w:num w:numId="6">
    <w:abstractNumId w:val="18"/>
  </w:num>
  <w:num w:numId="7">
    <w:abstractNumId w:val="14"/>
  </w:num>
  <w:num w:numId="8">
    <w:abstractNumId w:val="7"/>
  </w:num>
  <w:num w:numId="9">
    <w:abstractNumId w:val="12"/>
  </w:num>
  <w:num w:numId="10">
    <w:abstractNumId w:val="17"/>
  </w:num>
  <w:num w:numId="11">
    <w:abstractNumId w:val="8"/>
  </w:num>
  <w:num w:numId="12">
    <w:abstractNumId w:val="15"/>
  </w:num>
  <w:num w:numId="13">
    <w:abstractNumId w:val="5"/>
  </w:num>
  <w:num w:numId="14">
    <w:abstractNumId w:val="0"/>
  </w:num>
  <w:num w:numId="15">
    <w:abstractNumId w:val="1"/>
  </w:num>
  <w:num w:numId="16">
    <w:abstractNumId w:val="2"/>
  </w:num>
  <w:num w:numId="17">
    <w:abstractNumId w:val="6"/>
  </w:num>
  <w:num w:numId="18">
    <w:abstractNumId w:val="13"/>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484"/>
    <w:rsid w:val="00002AD5"/>
    <w:rsid w:val="000111D8"/>
    <w:rsid w:val="00011DB6"/>
    <w:rsid w:val="00013BBB"/>
    <w:rsid w:val="0001523E"/>
    <w:rsid w:val="00025CE4"/>
    <w:rsid w:val="000262E1"/>
    <w:rsid w:val="000322F8"/>
    <w:rsid w:val="00035EC1"/>
    <w:rsid w:val="00036153"/>
    <w:rsid w:val="00036651"/>
    <w:rsid w:val="00041819"/>
    <w:rsid w:val="00042E13"/>
    <w:rsid w:val="00045D2A"/>
    <w:rsid w:val="00047301"/>
    <w:rsid w:val="00054648"/>
    <w:rsid w:val="000547B6"/>
    <w:rsid w:val="00056EC2"/>
    <w:rsid w:val="00071638"/>
    <w:rsid w:val="00071FAA"/>
    <w:rsid w:val="00086906"/>
    <w:rsid w:val="00092110"/>
    <w:rsid w:val="00092197"/>
    <w:rsid w:val="00093159"/>
    <w:rsid w:val="000A031B"/>
    <w:rsid w:val="000A168B"/>
    <w:rsid w:val="000A2A6C"/>
    <w:rsid w:val="000B1A6B"/>
    <w:rsid w:val="000B2334"/>
    <w:rsid w:val="000B5461"/>
    <w:rsid w:val="000C4861"/>
    <w:rsid w:val="000D035D"/>
    <w:rsid w:val="000D0CFC"/>
    <w:rsid w:val="000D21FC"/>
    <w:rsid w:val="000D2BDE"/>
    <w:rsid w:val="000D5B39"/>
    <w:rsid w:val="000E0863"/>
    <w:rsid w:val="000E420A"/>
    <w:rsid w:val="000E6F54"/>
    <w:rsid w:val="000F3B05"/>
    <w:rsid w:val="000F7A11"/>
    <w:rsid w:val="000F7CDE"/>
    <w:rsid w:val="00103C70"/>
    <w:rsid w:val="00103EDD"/>
    <w:rsid w:val="00104BB0"/>
    <w:rsid w:val="0010794E"/>
    <w:rsid w:val="001249C1"/>
    <w:rsid w:val="00124EC2"/>
    <w:rsid w:val="00127D11"/>
    <w:rsid w:val="0013354F"/>
    <w:rsid w:val="001342B5"/>
    <w:rsid w:val="00142108"/>
    <w:rsid w:val="00143F2E"/>
    <w:rsid w:val="00144CB9"/>
    <w:rsid w:val="00144E72"/>
    <w:rsid w:val="0015236F"/>
    <w:rsid w:val="00154927"/>
    <w:rsid w:val="00156CAE"/>
    <w:rsid w:val="00162139"/>
    <w:rsid w:val="001626F4"/>
    <w:rsid w:val="001668CD"/>
    <w:rsid w:val="00171CBC"/>
    <w:rsid w:val="001723BA"/>
    <w:rsid w:val="001768FF"/>
    <w:rsid w:val="001835CB"/>
    <w:rsid w:val="00185D93"/>
    <w:rsid w:val="00186DCF"/>
    <w:rsid w:val="0019050F"/>
    <w:rsid w:val="001A0714"/>
    <w:rsid w:val="001A5A83"/>
    <w:rsid w:val="001A60B1"/>
    <w:rsid w:val="001B2EF2"/>
    <w:rsid w:val="001B36B1"/>
    <w:rsid w:val="001B3E19"/>
    <w:rsid w:val="001C33D1"/>
    <w:rsid w:val="001C34D7"/>
    <w:rsid w:val="001C3BCA"/>
    <w:rsid w:val="001C429B"/>
    <w:rsid w:val="001C4AC4"/>
    <w:rsid w:val="001C5E09"/>
    <w:rsid w:val="001C6B93"/>
    <w:rsid w:val="001D03C1"/>
    <w:rsid w:val="001D1E3A"/>
    <w:rsid w:val="001E3B01"/>
    <w:rsid w:val="001E51D9"/>
    <w:rsid w:val="001E6549"/>
    <w:rsid w:val="001E7B7A"/>
    <w:rsid w:val="001F2F6E"/>
    <w:rsid w:val="001F394A"/>
    <w:rsid w:val="001F4B7A"/>
    <w:rsid w:val="001F4C5C"/>
    <w:rsid w:val="002025C0"/>
    <w:rsid w:val="00203CD5"/>
    <w:rsid w:val="00204478"/>
    <w:rsid w:val="002044CF"/>
    <w:rsid w:val="002060C4"/>
    <w:rsid w:val="00211987"/>
    <w:rsid w:val="00214E2E"/>
    <w:rsid w:val="00216141"/>
    <w:rsid w:val="00216266"/>
    <w:rsid w:val="0021699C"/>
    <w:rsid w:val="00217186"/>
    <w:rsid w:val="002174FC"/>
    <w:rsid w:val="00231ED2"/>
    <w:rsid w:val="002329C4"/>
    <w:rsid w:val="00233057"/>
    <w:rsid w:val="002434A1"/>
    <w:rsid w:val="00244844"/>
    <w:rsid w:val="0024487F"/>
    <w:rsid w:val="0024509C"/>
    <w:rsid w:val="00253160"/>
    <w:rsid w:val="0025416C"/>
    <w:rsid w:val="00263943"/>
    <w:rsid w:val="00266339"/>
    <w:rsid w:val="00267B35"/>
    <w:rsid w:val="00274256"/>
    <w:rsid w:val="002750AF"/>
    <w:rsid w:val="0027611E"/>
    <w:rsid w:val="0027798E"/>
    <w:rsid w:val="00286336"/>
    <w:rsid w:val="00286C0B"/>
    <w:rsid w:val="0029072B"/>
    <w:rsid w:val="00296B8D"/>
    <w:rsid w:val="00297579"/>
    <w:rsid w:val="002A0586"/>
    <w:rsid w:val="002A1FE3"/>
    <w:rsid w:val="002A5DCC"/>
    <w:rsid w:val="002B1B60"/>
    <w:rsid w:val="002B717F"/>
    <w:rsid w:val="002B75C3"/>
    <w:rsid w:val="002C33F4"/>
    <w:rsid w:val="002C54FF"/>
    <w:rsid w:val="002D0C55"/>
    <w:rsid w:val="002D1F7E"/>
    <w:rsid w:val="002D2110"/>
    <w:rsid w:val="002D3AC1"/>
    <w:rsid w:val="002D5845"/>
    <w:rsid w:val="002D68E5"/>
    <w:rsid w:val="002E3AAA"/>
    <w:rsid w:val="002E5EFA"/>
    <w:rsid w:val="002F503F"/>
    <w:rsid w:val="002F6599"/>
    <w:rsid w:val="002F7910"/>
    <w:rsid w:val="0032086D"/>
    <w:rsid w:val="003235CB"/>
    <w:rsid w:val="00325EF8"/>
    <w:rsid w:val="00335580"/>
    <w:rsid w:val="0033742A"/>
    <w:rsid w:val="003427CE"/>
    <w:rsid w:val="00344A38"/>
    <w:rsid w:val="003451BB"/>
    <w:rsid w:val="00347EAE"/>
    <w:rsid w:val="0035437E"/>
    <w:rsid w:val="00360269"/>
    <w:rsid w:val="00361234"/>
    <w:rsid w:val="00362405"/>
    <w:rsid w:val="00364D9D"/>
    <w:rsid w:val="0036649F"/>
    <w:rsid w:val="003722FD"/>
    <w:rsid w:val="00373B31"/>
    <w:rsid w:val="0037551B"/>
    <w:rsid w:val="003804C6"/>
    <w:rsid w:val="00381408"/>
    <w:rsid w:val="00386471"/>
    <w:rsid w:val="00387DE5"/>
    <w:rsid w:val="003906AA"/>
    <w:rsid w:val="00390D5E"/>
    <w:rsid w:val="00391F03"/>
    <w:rsid w:val="00392DBA"/>
    <w:rsid w:val="00393E96"/>
    <w:rsid w:val="00394033"/>
    <w:rsid w:val="003978A7"/>
    <w:rsid w:val="003A2CFD"/>
    <w:rsid w:val="003B4AB2"/>
    <w:rsid w:val="003B60DD"/>
    <w:rsid w:val="003C15E0"/>
    <w:rsid w:val="003C24F8"/>
    <w:rsid w:val="003C3322"/>
    <w:rsid w:val="003C373A"/>
    <w:rsid w:val="003C40D1"/>
    <w:rsid w:val="003C68C2"/>
    <w:rsid w:val="003C6A61"/>
    <w:rsid w:val="003C6BC8"/>
    <w:rsid w:val="003D2C18"/>
    <w:rsid w:val="003D30AE"/>
    <w:rsid w:val="003D3D81"/>
    <w:rsid w:val="003D4CAE"/>
    <w:rsid w:val="003D735C"/>
    <w:rsid w:val="003E0AB8"/>
    <w:rsid w:val="003E3E26"/>
    <w:rsid w:val="003E7C37"/>
    <w:rsid w:val="003F0B8A"/>
    <w:rsid w:val="003F0BBD"/>
    <w:rsid w:val="003F26BD"/>
    <w:rsid w:val="003F5226"/>
    <w:rsid w:val="003F52AD"/>
    <w:rsid w:val="004001B2"/>
    <w:rsid w:val="00401AE1"/>
    <w:rsid w:val="00414722"/>
    <w:rsid w:val="00414C56"/>
    <w:rsid w:val="004151DA"/>
    <w:rsid w:val="0041663C"/>
    <w:rsid w:val="004206F2"/>
    <w:rsid w:val="0042405C"/>
    <w:rsid w:val="00424F71"/>
    <w:rsid w:val="00425324"/>
    <w:rsid w:val="00425722"/>
    <w:rsid w:val="0043144F"/>
    <w:rsid w:val="00431BA6"/>
    <w:rsid w:val="00431BFA"/>
    <w:rsid w:val="00434E6E"/>
    <w:rsid w:val="004353CF"/>
    <w:rsid w:val="0043797E"/>
    <w:rsid w:val="0044204B"/>
    <w:rsid w:val="0044229D"/>
    <w:rsid w:val="00446187"/>
    <w:rsid w:val="0046077D"/>
    <w:rsid w:val="00461894"/>
    <w:rsid w:val="004631BC"/>
    <w:rsid w:val="00464B31"/>
    <w:rsid w:val="004722B1"/>
    <w:rsid w:val="0047288D"/>
    <w:rsid w:val="004735EC"/>
    <w:rsid w:val="00476E91"/>
    <w:rsid w:val="00480980"/>
    <w:rsid w:val="004835FF"/>
    <w:rsid w:val="0048437D"/>
    <w:rsid w:val="00484761"/>
    <w:rsid w:val="00484DD5"/>
    <w:rsid w:val="004863F0"/>
    <w:rsid w:val="00487175"/>
    <w:rsid w:val="0049153C"/>
    <w:rsid w:val="004933D4"/>
    <w:rsid w:val="004948BE"/>
    <w:rsid w:val="004B0090"/>
    <w:rsid w:val="004B2D07"/>
    <w:rsid w:val="004B329B"/>
    <w:rsid w:val="004B4CEE"/>
    <w:rsid w:val="004B78B3"/>
    <w:rsid w:val="004C1E16"/>
    <w:rsid w:val="004C1E4B"/>
    <w:rsid w:val="004C2543"/>
    <w:rsid w:val="004C3A6A"/>
    <w:rsid w:val="004C4450"/>
    <w:rsid w:val="004C4692"/>
    <w:rsid w:val="004C5559"/>
    <w:rsid w:val="004D15CA"/>
    <w:rsid w:val="004D27E3"/>
    <w:rsid w:val="004D3760"/>
    <w:rsid w:val="004D3CC8"/>
    <w:rsid w:val="004D4606"/>
    <w:rsid w:val="004D790B"/>
    <w:rsid w:val="004E3E4C"/>
    <w:rsid w:val="004E49BE"/>
    <w:rsid w:val="004E5C23"/>
    <w:rsid w:val="004E662E"/>
    <w:rsid w:val="004F23A0"/>
    <w:rsid w:val="005003E3"/>
    <w:rsid w:val="00501130"/>
    <w:rsid w:val="0050248A"/>
    <w:rsid w:val="005042CD"/>
    <w:rsid w:val="00504E9E"/>
    <w:rsid w:val="005052CD"/>
    <w:rsid w:val="0051066D"/>
    <w:rsid w:val="0051435B"/>
    <w:rsid w:val="005207A1"/>
    <w:rsid w:val="00520E4B"/>
    <w:rsid w:val="00521FAE"/>
    <w:rsid w:val="0052249D"/>
    <w:rsid w:val="0053301C"/>
    <w:rsid w:val="00535213"/>
    <w:rsid w:val="00537CA5"/>
    <w:rsid w:val="0054252A"/>
    <w:rsid w:val="005478AD"/>
    <w:rsid w:val="00550A26"/>
    <w:rsid w:val="00550BF5"/>
    <w:rsid w:val="00554E04"/>
    <w:rsid w:val="005551E5"/>
    <w:rsid w:val="00557AE2"/>
    <w:rsid w:val="00560C2B"/>
    <w:rsid w:val="0056174E"/>
    <w:rsid w:val="005621AE"/>
    <w:rsid w:val="0056365D"/>
    <w:rsid w:val="005653FB"/>
    <w:rsid w:val="00566042"/>
    <w:rsid w:val="00567A70"/>
    <w:rsid w:val="005764A6"/>
    <w:rsid w:val="00580960"/>
    <w:rsid w:val="0058343D"/>
    <w:rsid w:val="00584374"/>
    <w:rsid w:val="00591526"/>
    <w:rsid w:val="005919BE"/>
    <w:rsid w:val="00593F1F"/>
    <w:rsid w:val="00594F8E"/>
    <w:rsid w:val="00596418"/>
    <w:rsid w:val="005A16BD"/>
    <w:rsid w:val="005A2A15"/>
    <w:rsid w:val="005B049F"/>
    <w:rsid w:val="005B2F31"/>
    <w:rsid w:val="005B57A3"/>
    <w:rsid w:val="005C5859"/>
    <w:rsid w:val="005D1B15"/>
    <w:rsid w:val="005D2236"/>
    <w:rsid w:val="005D2824"/>
    <w:rsid w:val="005D2A17"/>
    <w:rsid w:val="005D4F1A"/>
    <w:rsid w:val="005D72BB"/>
    <w:rsid w:val="005E3433"/>
    <w:rsid w:val="005E377F"/>
    <w:rsid w:val="005E4A85"/>
    <w:rsid w:val="005E5082"/>
    <w:rsid w:val="005E692F"/>
    <w:rsid w:val="005E7A5A"/>
    <w:rsid w:val="005F0133"/>
    <w:rsid w:val="005F0E06"/>
    <w:rsid w:val="005F1195"/>
    <w:rsid w:val="005F330D"/>
    <w:rsid w:val="005F58D7"/>
    <w:rsid w:val="005F685C"/>
    <w:rsid w:val="006034BC"/>
    <w:rsid w:val="0061022F"/>
    <w:rsid w:val="006118D1"/>
    <w:rsid w:val="0061787F"/>
    <w:rsid w:val="0062114B"/>
    <w:rsid w:val="00623698"/>
    <w:rsid w:val="00625A09"/>
    <w:rsid w:val="00625E96"/>
    <w:rsid w:val="00626FDD"/>
    <w:rsid w:val="00637E41"/>
    <w:rsid w:val="0064129B"/>
    <w:rsid w:val="00646C0A"/>
    <w:rsid w:val="00647C09"/>
    <w:rsid w:val="00650509"/>
    <w:rsid w:val="00650C00"/>
    <w:rsid w:val="00651F2C"/>
    <w:rsid w:val="00665271"/>
    <w:rsid w:val="00673818"/>
    <w:rsid w:val="00674E9D"/>
    <w:rsid w:val="00676ADF"/>
    <w:rsid w:val="006802AB"/>
    <w:rsid w:val="00680AC2"/>
    <w:rsid w:val="00680E3A"/>
    <w:rsid w:val="00682FFE"/>
    <w:rsid w:val="006832DA"/>
    <w:rsid w:val="0068332C"/>
    <w:rsid w:val="0068436C"/>
    <w:rsid w:val="00691CC8"/>
    <w:rsid w:val="00693D5D"/>
    <w:rsid w:val="00695198"/>
    <w:rsid w:val="006A3BFB"/>
    <w:rsid w:val="006B0624"/>
    <w:rsid w:val="006B7F03"/>
    <w:rsid w:val="006C0E8A"/>
    <w:rsid w:val="006C2414"/>
    <w:rsid w:val="006C30AD"/>
    <w:rsid w:val="006C4AF8"/>
    <w:rsid w:val="006C5FB7"/>
    <w:rsid w:val="006C65BB"/>
    <w:rsid w:val="006D3A8F"/>
    <w:rsid w:val="006E39B2"/>
    <w:rsid w:val="006E4145"/>
    <w:rsid w:val="006F0929"/>
    <w:rsid w:val="006F58A4"/>
    <w:rsid w:val="006F7B15"/>
    <w:rsid w:val="00707310"/>
    <w:rsid w:val="007124CD"/>
    <w:rsid w:val="0071594C"/>
    <w:rsid w:val="00715CF6"/>
    <w:rsid w:val="00715E8E"/>
    <w:rsid w:val="007170BC"/>
    <w:rsid w:val="0072094B"/>
    <w:rsid w:val="00721EB6"/>
    <w:rsid w:val="00722915"/>
    <w:rsid w:val="00723C64"/>
    <w:rsid w:val="00725B45"/>
    <w:rsid w:val="00725F81"/>
    <w:rsid w:val="00727177"/>
    <w:rsid w:val="00732BAD"/>
    <w:rsid w:val="00734DEE"/>
    <w:rsid w:val="00744FB6"/>
    <w:rsid w:val="00747456"/>
    <w:rsid w:val="00747D78"/>
    <w:rsid w:val="00751452"/>
    <w:rsid w:val="0075211A"/>
    <w:rsid w:val="00762002"/>
    <w:rsid w:val="00763123"/>
    <w:rsid w:val="00764194"/>
    <w:rsid w:val="00770D52"/>
    <w:rsid w:val="00772F8C"/>
    <w:rsid w:val="00783E08"/>
    <w:rsid w:val="0078426A"/>
    <w:rsid w:val="00790098"/>
    <w:rsid w:val="00791928"/>
    <w:rsid w:val="007964D7"/>
    <w:rsid w:val="00797599"/>
    <w:rsid w:val="007A11CB"/>
    <w:rsid w:val="007A2364"/>
    <w:rsid w:val="007A4AF3"/>
    <w:rsid w:val="007B522F"/>
    <w:rsid w:val="007C1D11"/>
    <w:rsid w:val="007C3316"/>
    <w:rsid w:val="007C4336"/>
    <w:rsid w:val="007C7F0A"/>
    <w:rsid w:val="007D5D3E"/>
    <w:rsid w:val="007D73CE"/>
    <w:rsid w:val="007E2302"/>
    <w:rsid w:val="007E5330"/>
    <w:rsid w:val="007F6396"/>
    <w:rsid w:val="007F7AA6"/>
    <w:rsid w:val="00801552"/>
    <w:rsid w:val="008020BF"/>
    <w:rsid w:val="0080495E"/>
    <w:rsid w:val="00805ED3"/>
    <w:rsid w:val="00811BFA"/>
    <w:rsid w:val="00812AAC"/>
    <w:rsid w:val="00813D05"/>
    <w:rsid w:val="00813E0F"/>
    <w:rsid w:val="00823624"/>
    <w:rsid w:val="00830AE7"/>
    <w:rsid w:val="00835400"/>
    <w:rsid w:val="008354A2"/>
    <w:rsid w:val="00837E47"/>
    <w:rsid w:val="008514F4"/>
    <w:rsid w:val="008518FE"/>
    <w:rsid w:val="00851B0C"/>
    <w:rsid w:val="0085659C"/>
    <w:rsid w:val="00857083"/>
    <w:rsid w:val="00857D4D"/>
    <w:rsid w:val="00864DCF"/>
    <w:rsid w:val="00865D81"/>
    <w:rsid w:val="00872026"/>
    <w:rsid w:val="00873BCF"/>
    <w:rsid w:val="008758D7"/>
    <w:rsid w:val="00876DA7"/>
    <w:rsid w:val="00877123"/>
    <w:rsid w:val="0087792E"/>
    <w:rsid w:val="00877A4B"/>
    <w:rsid w:val="0088270B"/>
    <w:rsid w:val="00882B49"/>
    <w:rsid w:val="00883EAF"/>
    <w:rsid w:val="00885258"/>
    <w:rsid w:val="0089210D"/>
    <w:rsid w:val="00892580"/>
    <w:rsid w:val="00893FC9"/>
    <w:rsid w:val="008A30C3"/>
    <w:rsid w:val="008A3C23"/>
    <w:rsid w:val="008A5893"/>
    <w:rsid w:val="008B032A"/>
    <w:rsid w:val="008B2969"/>
    <w:rsid w:val="008B53D4"/>
    <w:rsid w:val="008B5455"/>
    <w:rsid w:val="008C088B"/>
    <w:rsid w:val="008C0BE5"/>
    <w:rsid w:val="008C2B63"/>
    <w:rsid w:val="008C350D"/>
    <w:rsid w:val="008C49CC"/>
    <w:rsid w:val="008C5538"/>
    <w:rsid w:val="008C64DE"/>
    <w:rsid w:val="008C7AB2"/>
    <w:rsid w:val="008D10C3"/>
    <w:rsid w:val="008D4AF9"/>
    <w:rsid w:val="008D570E"/>
    <w:rsid w:val="008D69E9"/>
    <w:rsid w:val="008E0645"/>
    <w:rsid w:val="008E61D1"/>
    <w:rsid w:val="008E66F8"/>
    <w:rsid w:val="008E7086"/>
    <w:rsid w:val="008F0D33"/>
    <w:rsid w:val="008F363E"/>
    <w:rsid w:val="008F53EC"/>
    <w:rsid w:val="008F594A"/>
    <w:rsid w:val="00903903"/>
    <w:rsid w:val="00904C7E"/>
    <w:rsid w:val="0091035B"/>
    <w:rsid w:val="00913278"/>
    <w:rsid w:val="00920BD2"/>
    <w:rsid w:val="009244D7"/>
    <w:rsid w:val="00924BF4"/>
    <w:rsid w:val="00926F95"/>
    <w:rsid w:val="00931A24"/>
    <w:rsid w:val="009355B0"/>
    <w:rsid w:val="00940A68"/>
    <w:rsid w:val="00952B45"/>
    <w:rsid w:val="00954347"/>
    <w:rsid w:val="009548A0"/>
    <w:rsid w:val="009619EB"/>
    <w:rsid w:val="00962332"/>
    <w:rsid w:val="00962ACC"/>
    <w:rsid w:val="0097171B"/>
    <w:rsid w:val="009722F6"/>
    <w:rsid w:val="00977535"/>
    <w:rsid w:val="009777AA"/>
    <w:rsid w:val="00983119"/>
    <w:rsid w:val="00991D56"/>
    <w:rsid w:val="00995D9A"/>
    <w:rsid w:val="009A1955"/>
    <w:rsid w:val="009A1F6E"/>
    <w:rsid w:val="009B0818"/>
    <w:rsid w:val="009B1C1E"/>
    <w:rsid w:val="009B2152"/>
    <w:rsid w:val="009B602C"/>
    <w:rsid w:val="009C7D17"/>
    <w:rsid w:val="009D0E04"/>
    <w:rsid w:val="009D250A"/>
    <w:rsid w:val="009E136D"/>
    <w:rsid w:val="009E1A22"/>
    <w:rsid w:val="009E484E"/>
    <w:rsid w:val="009F32B7"/>
    <w:rsid w:val="009F37B7"/>
    <w:rsid w:val="009F40FB"/>
    <w:rsid w:val="009F4338"/>
    <w:rsid w:val="00A00CD3"/>
    <w:rsid w:val="00A01E65"/>
    <w:rsid w:val="00A04B6C"/>
    <w:rsid w:val="00A06273"/>
    <w:rsid w:val="00A1367D"/>
    <w:rsid w:val="00A13A5C"/>
    <w:rsid w:val="00A158E1"/>
    <w:rsid w:val="00A178EA"/>
    <w:rsid w:val="00A22FCB"/>
    <w:rsid w:val="00A25E53"/>
    <w:rsid w:val="00A30858"/>
    <w:rsid w:val="00A30AE4"/>
    <w:rsid w:val="00A33689"/>
    <w:rsid w:val="00A33903"/>
    <w:rsid w:val="00A33EB6"/>
    <w:rsid w:val="00A33F0B"/>
    <w:rsid w:val="00A417D4"/>
    <w:rsid w:val="00A43B32"/>
    <w:rsid w:val="00A43B95"/>
    <w:rsid w:val="00A47221"/>
    <w:rsid w:val="00A472F1"/>
    <w:rsid w:val="00A47AD2"/>
    <w:rsid w:val="00A51FFB"/>
    <w:rsid w:val="00A5237D"/>
    <w:rsid w:val="00A554A3"/>
    <w:rsid w:val="00A56D41"/>
    <w:rsid w:val="00A60953"/>
    <w:rsid w:val="00A60D64"/>
    <w:rsid w:val="00A6398E"/>
    <w:rsid w:val="00A63990"/>
    <w:rsid w:val="00A758EA"/>
    <w:rsid w:val="00A81067"/>
    <w:rsid w:val="00A81E6B"/>
    <w:rsid w:val="00A8287C"/>
    <w:rsid w:val="00A94031"/>
    <w:rsid w:val="00A95C50"/>
    <w:rsid w:val="00AA414D"/>
    <w:rsid w:val="00AB3C6D"/>
    <w:rsid w:val="00AB6B7A"/>
    <w:rsid w:val="00AB79A6"/>
    <w:rsid w:val="00AC166E"/>
    <w:rsid w:val="00AC3241"/>
    <w:rsid w:val="00AC4850"/>
    <w:rsid w:val="00AC49F6"/>
    <w:rsid w:val="00AC645D"/>
    <w:rsid w:val="00AC7C5E"/>
    <w:rsid w:val="00AD1EAD"/>
    <w:rsid w:val="00AD4509"/>
    <w:rsid w:val="00AF4905"/>
    <w:rsid w:val="00AF5A18"/>
    <w:rsid w:val="00AF719A"/>
    <w:rsid w:val="00B037A3"/>
    <w:rsid w:val="00B055C1"/>
    <w:rsid w:val="00B10C07"/>
    <w:rsid w:val="00B10E08"/>
    <w:rsid w:val="00B11E2F"/>
    <w:rsid w:val="00B21C95"/>
    <w:rsid w:val="00B223E7"/>
    <w:rsid w:val="00B2491F"/>
    <w:rsid w:val="00B25B05"/>
    <w:rsid w:val="00B304C2"/>
    <w:rsid w:val="00B30D72"/>
    <w:rsid w:val="00B36554"/>
    <w:rsid w:val="00B41F24"/>
    <w:rsid w:val="00B43CAD"/>
    <w:rsid w:val="00B451C9"/>
    <w:rsid w:val="00B46959"/>
    <w:rsid w:val="00B47B59"/>
    <w:rsid w:val="00B53F81"/>
    <w:rsid w:val="00B56C2B"/>
    <w:rsid w:val="00B65734"/>
    <w:rsid w:val="00B65BD3"/>
    <w:rsid w:val="00B67673"/>
    <w:rsid w:val="00B70469"/>
    <w:rsid w:val="00B715EF"/>
    <w:rsid w:val="00B71B3A"/>
    <w:rsid w:val="00B72DD8"/>
    <w:rsid w:val="00B72E09"/>
    <w:rsid w:val="00B758A7"/>
    <w:rsid w:val="00B765FA"/>
    <w:rsid w:val="00B76952"/>
    <w:rsid w:val="00B87086"/>
    <w:rsid w:val="00B90E3C"/>
    <w:rsid w:val="00B914A0"/>
    <w:rsid w:val="00B92DF6"/>
    <w:rsid w:val="00BA3A9D"/>
    <w:rsid w:val="00BB26B3"/>
    <w:rsid w:val="00BB6C00"/>
    <w:rsid w:val="00BC42A4"/>
    <w:rsid w:val="00BC5A83"/>
    <w:rsid w:val="00BC7567"/>
    <w:rsid w:val="00BC7F09"/>
    <w:rsid w:val="00BD305A"/>
    <w:rsid w:val="00BD4B59"/>
    <w:rsid w:val="00BD4D58"/>
    <w:rsid w:val="00BE0E38"/>
    <w:rsid w:val="00BE1854"/>
    <w:rsid w:val="00BE185B"/>
    <w:rsid w:val="00BF0C69"/>
    <w:rsid w:val="00BF168B"/>
    <w:rsid w:val="00BF6218"/>
    <w:rsid w:val="00BF629B"/>
    <w:rsid w:val="00BF655C"/>
    <w:rsid w:val="00C0160A"/>
    <w:rsid w:val="00C01B14"/>
    <w:rsid w:val="00C02972"/>
    <w:rsid w:val="00C02CFF"/>
    <w:rsid w:val="00C046AA"/>
    <w:rsid w:val="00C075EF"/>
    <w:rsid w:val="00C0761D"/>
    <w:rsid w:val="00C100BF"/>
    <w:rsid w:val="00C11E83"/>
    <w:rsid w:val="00C1280E"/>
    <w:rsid w:val="00C2378A"/>
    <w:rsid w:val="00C25B23"/>
    <w:rsid w:val="00C2793C"/>
    <w:rsid w:val="00C3642C"/>
    <w:rsid w:val="00C36F6D"/>
    <w:rsid w:val="00C378A1"/>
    <w:rsid w:val="00C41241"/>
    <w:rsid w:val="00C44B56"/>
    <w:rsid w:val="00C45B78"/>
    <w:rsid w:val="00C52983"/>
    <w:rsid w:val="00C54CDC"/>
    <w:rsid w:val="00C574A5"/>
    <w:rsid w:val="00C621D6"/>
    <w:rsid w:val="00C666A3"/>
    <w:rsid w:val="00C722AD"/>
    <w:rsid w:val="00C74982"/>
    <w:rsid w:val="00C77091"/>
    <w:rsid w:val="00C80905"/>
    <w:rsid w:val="00C8166B"/>
    <w:rsid w:val="00C82D86"/>
    <w:rsid w:val="00C83B1D"/>
    <w:rsid w:val="00C83C8D"/>
    <w:rsid w:val="00C86144"/>
    <w:rsid w:val="00C912B0"/>
    <w:rsid w:val="00C940C8"/>
    <w:rsid w:val="00C94C7C"/>
    <w:rsid w:val="00C95646"/>
    <w:rsid w:val="00C95A4E"/>
    <w:rsid w:val="00CA0CEE"/>
    <w:rsid w:val="00CA72DB"/>
    <w:rsid w:val="00CB003E"/>
    <w:rsid w:val="00CB07DB"/>
    <w:rsid w:val="00CB4B8D"/>
    <w:rsid w:val="00CB5938"/>
    <w:rsid w:val="00CB6871"/>
    <w:rsid w:val="00CB701C"/>
    <w:rsid w:val="00CC020A"/>
    <w:rsid w:val="00CC05C8"/>
    <w:rsid w:val="00CC0DDA"/>
    <w:rsid w:val="00CC3381"/>
    <w:rsid w:val="00CC44E3"/>
    <w:rsid w:val="00CC46FB"/>
    <w:rsid w:val="00CD336F"/>
    <w:rsid w:val="00CD3C07"/>
    <w:rsid w:val="00CD684F"/>
    <w:rsid w:val="00CE3C83"/>
    <w:rsid w:val="00CE5A0B"/>
    <w:rsid w:val="00CE5ECE"/>
    <w:rsid w:val="00CF0719"/>
    <w:rsid w:val="00CF106D"/>
    <w:rsid w:val="00CF1FD4"/>
    <w:rsid w:val="00CF6561"/>
    <w:rsid w:val="00D01E39"/>
    <w:rsid w:val="00D06623"/>
    <w:rsid w:val="00D06DD0"/>
    <w:rsid w:val="00D10873"/>
    <w:rsid w:val="00D14C6B"/>
    <w:rsid w:val="00D15822"/>
    <w:rsid w:val="00D15EF4"/>
    <w:rsid w:val="00D16471"/>
    <w:rsid w:val="00D22FA8"/>
    <w:rsid w:val="00D23072"/>
    <w:rsid w:val="00D23C0F"/>
    <w:rsid w:val="00D25444"/>
    <w:rsid w:val="00D35249"/>
    <w:rsid w:val="00D35869"/>
    <w:rsid w:val="00D36454"/>
    <w:rsid w:val="00D37487"/>
    <w:rsid w:val="00D42342"/>
    <w:rsid w:val="00D428BE"/>
    <w:rsid w:val="00D44656"/>
    <w:rsid w:val="00D45D60"/>
    <w:rsid w:val="00D465C1"/>
    <w:rsid w:val="00D5062A"/>
    <w:rsid w:val="00D5536F"/>
    <w:rsid w:val="00D55FCA"/>
    <w:rsid w:val="00D56935"/>
    <w:rsid w:val="00D621D1"/>
    <w:rsid w:val="00D64EE5"/>
    <w:rsid w:val="00D6598B"/>
    <w:rsid w:val="00D71074"/>
    <w:rsid w:val="00D74A4E"/>
    <w:rsid w:val="00D758C6"/>
    <w:rsid w:val="00D8198E"/>
    <w:rsid w:val="00D8357F"/>
    <w:rsid w:val="00D869E9"/>
    <w:rsid w:val="00D905D5"/>
    <w:rsid w:val="00D90C10"/>
    <w:rsid w:val="00D91020"/>
    <w:rsid w:val="00D92E96"/>
    <w:rsid w:val="00D95286"/>
    <w:rsid w:val="00D9676A"/>
    <w:rsid w:val="00D97BD1"/>
    <w:rsid w:val="00DA258C"/>
    <w:rsid w:val="00DA52AA"/>
    <w:rsid w:val="00DB0DE7"/>
    <w:rsid w:val="00DB1FA4"/>
    <w:rsid w:val="00DB2899"/>
    <w:rsid w:val="00DB3D2D"/>
    <w:rsid w:val="00DC009A"/>
    <w:rsid w:val="00DC30ED"/>
    <w:rsid w:val="00DC4BF6"/>
    <w:rsid w:val="00DD0C18"/>
    <w:rsid w:val="00DD1BC7"/>
    <w:rsid w:val="00DD3304"/>
    <w:rsid w:val="00DE0049"/>
    <w:rsid w:val="00DE07FA"/>
    <w:rsid w:val="00DE1BB1"/>
    <w:rsid w:val="00DE3ED9"/>
    <w:rsid w:val="00DE5FF8"/>
    <w:rsid w:val="00DE65CB"/>
    <w:rsid w:val="00DF2DDE"/>
    <w:rsid w:val="00DF3B5B"/>
    <w:rsid w:val="00DF5C5B"/>
    <w:rsid w:val="00E01667"/>
    <w:rsid w:val="00E03246"/>
    <w:rsid w:val="00E1210D"/>
    <w:rsid w:val="00E128EE"/>
    <w:rsid w:val="00E16495"/>
    <w:rsid w:val="00E213CA"/>
    <w:rsid w:val="00E26B5E"/>
    <w:rsid w:val="00E26E20"/>
    <w:rsid w:val="00E33FA1"/>
    <w:rsid w:val="00E36209"/>
    <w:rsid w:val="00E420BB"/>
    <w:rsid w:val="00E4639B"/>
    <w:rsid w:val="00E47AD4"/>
    <w:rsid w:val="00E50DF6"/>
    <w:rsid w:val="00E54EB4"/>
    <w:rsid w:val="00E617F8"/>
    <w:rsid w:val="00E6508C"/>
    <w:rsid w:val="00E703C9"/>
    <w:rsid w:val="00E704F9"/>
    <w:rsid w:val="00E820FA"/>
    <w:rsid w:val="00E827DE"/>
    <w:rsid w:val="00E84838"/>
    <w:rsid w:val="00E93732"/>
    <w:rsid w:val="00E94891"/>
    <w:rsid w:val="00E9513D"/>
    <w:rsid w:val="00E965C5"/>
    <w:rsid w:val="00E96A3A"/>
    <w:rsid w:val="00E97402"/>
    <w:rsid w:val="00E97B99"/>
    <w:rsid w:val="00EA7511"/>
    <w:rsid w:val="00EB2E9D"/>
    <w:rsid w:val="00EB34A9"/>
    <w:rsid w:val="00EB68AD"/>
    <w:rsid w:val="00EC1878"/>
    <w:rsid w:val="00EC5ABC"/>
    <w:rsid w:val="00EC7B5E"/>
    <w:rsid w:val="00EC7E61"/>
    <w:rsid w:val="00ED3EC6"/>
    <w:rsid w:val="00ED6945"/>
    <w:rsid w:val="00ED71F7"/>
    <w:rsid w:val="00EE31C7"/>
    <w:rsid w:val="00EE46A1"/>
    <w:rsid w:val="00EE524B"/>
    <w:rsid w:val="00EE6FFC"/>
    <w:rsid w:val="00EE7194"/>
    <w:rsid w:val="00EE7FDB"/>
    <w:rsid w:val="00EF10AC"/>
    <w:rsid w:val="00EF4701"/>
    <w:rsid w:val="00EF564E"/>
    <w:rsid w:val="00EF6B1D"/>
    <w:rsid w:val="00F16E21"/>
    <w:rsid w:val="00F16E9B"/>
    <w:rsid w:val="00F2194B"/>
    <w:rsid w:val="00F22198"/>
    <w:rsid w:val="00F2455B"/>
    <w:rsid w:val="00F25AA5"/>
    <w:rsid w:val="00F25DAD"/>
    <w:rsid w:val="00F33473"/>
    <w:rsid w:val="00F33D49"/>
    <w:rsid w:val="00F33E63"/>
    <w:rsid w:val="00F3481E"/>
    <w:rsid w:val="00F361F4"/>
    <w:rsid w:val="00F43073"/>
    <w:rsid w:val="00F43FFF"/>
    <w:rsid w:val="00F44F3C"/>
    <w:rsid w:val="00F5349B"/>
    <w:rsid w:val="00F5401F"/>
    <w:rsid w:val="00F55952"/>
    <w:rsid w:val="00F577F6"/>
    <w:rsid w:val="00F6025B"/>
    <w:rsid w:val="00F65266"/>
    <w:rsid w:val="00F72894"/>
    <w:rsid w:val="00F751E1"/>
    <w:rsid w:val="00F76407"/>
    <w:rsid w:val="00F81D61"/>
    <w:rsid w:val="00F8330C"/>
    <w:rsid w:val="00F85E35"/>
    <w:rsid w:val="00F8746C"/>
    <w:rsid w:val="00F962DD"/>
    <w:rsid w:val="00FA5FA4"/>
    <w:rsid w:val="00FA6327"/>
    <w:rsid w:val="00FB4C19"/>
    <w:rsid w:val="00FB50B3"/>
    <w:rsid w:val="00FB6E24"/>
    <w:rsid w:val="00FB7149"/>
    <w:rsid w:val="00FC08DB"/>
    <w:rsid w:val="00FC4098"/>
    <w:rsid w:val="00FC484F"/>
    <w:rsid w:val="00FC6E5C"/>
    <w:rsid w:val="00FD159D"/>
    <w:rsid w:val="00FD347F"/>
    <w:rsid w:val="00FD3EF8"/>
    <w:rsid w:val="00FD41A5"/>
    <w:rsid w:val="00FD6562"/>
    <w:rsid w:val="00FE0820"/>
    <w:rsid w:val="00FE21BC"/>
    <w:rsid w:val="00FE26A6"/>
    <w:rsid w:val="00FE3A40"/>
    <w:rsid w:val="00FF1646"/>
    <w:rsid w:val="00FF3758"/>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 w:type="character" w:styleId="UnresolvedMention">
    <w:name w:val="Unresolved Mention"/>
    <w:basedOn w:val="DefaultParagraphFont"/>
    <w:uiPriority w:val="99"/>
    <w:semiHidden/>
    <w:unhideWhenUsed/>
    <w:rsid w:val="001C6B93"/>
    <w:rPr>
      <w:color w:val="605E5C"/>
      <w:shd w:val="clear" w:color="auto" w:fill="E1DFDD"/>
    </w:rPr>
  </w:style>
  <w:style w:type="table" w:styleId="TableGrid">
    <w:name w:val="Table Grid"/>
    <w:basedOn w:val="TableNormal"/>
    <w:rsid w:val="00414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942">
      <w:bodyDiv w:val="1"/>
      <w:marLeft w:val="0"/>
      <w:marRight w:val="0"/>
      <w:marTop w:val="0"/>
      <w:marBottom w:val="0"/>
      <w:divBdr>
        <w:top w:val="none" w:sz="0" w:space="0" w:color="auto"/>
        <w:left w:val="none" w:sz="0" w:space="0" w:color="auto"/>
        <w:bottom w:val="none" w:sz="0" w:space="0" w:color="auto"/>
        <w:right w:val="none" w:sz="0" w:space="0" w:color="auto"/>
      </w:divBdr>
    </w:div>
    <w:div w:id="101148562">
      <w:bodyDiv w:val="1"/>
      <w:marLeft w:val="0"/>
      <w:marRight w:val="0"/>
      <w:marTop w:val="0"/>
      <w:marBottom w:val="0"/>
      <w:divBdr>
        <w:top w:val="none" w:sz="0" w:space="0" w:color="auto"/>
        <w:left w:val="none" w:sz="0" w:space="0" w:color="auto"/>
        <w:bottom w:val="none" w:sz="0" w:space="0" w:color="auto"/>
        <w:right w:val="none" w:sz="0" w:space="0" w:color="auto"/>
      </w:divBdr>
    </w:div>
    <w:div w:id="148062591">
      <w:bodyDiv w:val="1"/>
      <w:marLeft w:val="0"/>
      <w:marRight w:val="0"/>
      <w:marTop w:val="0"/>
      <w:marBottom w:val="0"/>
      <w:divBdr>
        <w:top w:val="none" w:sz="0" w:space="0" w:color="auto"/>
        <w:left w:val="none" w:sz="0" w:space="0" w:color="auto"/>
        <w:bottom w:val="none" w:sz="0" w:space="0" w:color="auto"/>
        <w:right w:val="none" w:sz="0" w:space="0" w:color="auto"/>
      </w:divBdr>
    </w:div>
    <w:div w:id="162748032">
      <w:bodyDiv w:val="1"/>
      <w:marLeft w:val="0"/>
      <w:marRight w:val="0"/>
      <w:marTop w:val="0"/>
      <w:marBottom w:val="0"/>
      <w:divBdr>
        <w:top w:val="none" w:sz="0" w:space="0" w:color="auto"/>
        <w:left w:val="none" w:sz="0" w:space="0" w:color="auto"/>
        <w:bottom w:val="none" w:sz="0" w:space="0" w:color="auto"/>
        <w:right w:val="none" w:sz="0" w:space="0" w:color="auto"/>
      </w:divBdr>
    </w:div>
    <w:div w:id="213808637">
      <w:bodyDiv w:val="1"/>
      <w:marLeft w:val="0"/>
      <w:marRight w:val="0"/>
      <w:marTop w:val="0"/>
      <w:marBottom w:val="0"/>
      <w:divBdr>
        <w:top w:val="none" w:sz="0" w:space="0" w:color="auto"/>
        <w:left w:val="none" w:sz="0" w:space="0" w:color="auto"/>
        <w:bottom w:val="none" w:sz="0" w:space="0" w:color="auto"/>
        <w:right w:val="none" w:sz="0" w:space="0" w:color="auto"/>
      </w:divBdr>
      <w:divsChild>
        <w:div w:id="421683314">
          <w:marLeft w:val="0"/>
          <w:marRight w:val="0"/>
          <w:marTop w:val="0"/>
          <w:marBottom w:val="0"/>
          <w:divBdr>
            <w:top w:val="none" w:sz="0" w:space="0" w:color="auto"/>
            <w:left w:val="none" w:sz="0" w:space="0" w:color="auto"/>
            <w:bottom w:val="none" w:sz="0" w:space="0" w:color="auto"/>
            <w:right w:val="none" w:sz="0" w:space="0" w:color="auto"/>
          </w:divBdr>
          <w:divsChild>
            <w:div w:id="243534819">
              <w:marLeft w:val="0"/>
              <w:marRight w:val="0"/>
              <w:marTop w:val="0"/>
              <w:marBottom w:val="0"/>
              <w:divBdr>
                <w:top w:val="none" w:sz="0" w:space="0" w:color="auto"/>
                <w:left w:val="none" w:sz="0" w:space="0" w:color="auto"/>
                <w:bottom w:val="none" w:sz="0" w:space="0" w:color="auto"/>
                <w:right w:val="none" w:sz="0" w:space="0" w:color="auto"/>
              </w:divBdr>
            </w:div>
            <w:div w:id="566653981">
              <w:marLeft w:val="0"/>
              <w:marRight w:val="0"/>
              <w:marTop w:val="0"/>
              <w:marBottom w:val="0"/>
              <w:divBdr>
                <w:top w:val="none" w:sz="0" w:space="0" w:color="auto"/>
                <w:left w:val="none" w:sz="0" w:space="0" w:color="auto"/>
                <w:bottom w:val="none" w:sz="0" w:space="0" w:color="auto"/>
                <w:right w:val="none" w:sz="0" w:space="0" w:color="auto"/>
              </w:divBdr>
            </w:div>
            <w:div w:id="937710068">
              <w:marLeft w:val="0"/>
              <w:marRight w:val="0"/>
              <w:marTop w:val="0"/>
              <w:marBottom w:val="0"/>
              <w:divBdr>
                <w:top w:val="none" w:sz="0" w:space="0" w:color="auto"/>
                <w:left w:val="none" w:sz="0" w:space="0" w:color="auto"/>
                <w:bottom w:val="none" w:sz="0" w:space="0" w:color="auto"/>
                <w:right w:val="none" w:sz="0" w:space="0" w:color="auto"/>
              </w:divBdr>
            </w:div>
            <w:div w:id="728921000">
              <w:marLeft w:val="0"/>
              <w:marRight w:val="0"/>
              <w:marTop w:val="0"/>
              <w:marBottom w:val="0"/>
              <w:divBdr>
                <w:top w:val="none" w:sz="0" w:space="0" w:color="auto"/>
                <w:left w:val="none" w:sz="0" w:space="0" w:color="auto"/>
                <w:bottom w:val="none" w:sz="0" w:space="0" w:color="auto"/>
                <w:right w:val="none" w:sz="0" w:space="0" w:color="auto"/>
              </w:divBdr>
            </w:div>
            <w:div w:id="643043741">
              <w:marLeft w:val="0"/>
              <w:marRight w:val="0"/>
              <w:marTop w:val="0"/>
              <w:marBottom w:val="0"/>
              <w:divBdr>
                <w:top w:val="none" w:sz="0" w:space="0" w:color="auto"/>
                <w:left w:val="none" w:sz="0" w:space="0" w:color="auto"/>
                <w:bottom w:val="none" w:sz="0" w:space="0" w:color="auto"/>
                <w:right w:val="none" w:sz="0" w:space="0" w:color="auto"/>
              </w:divBdr>
            </w:div>
            <w:div w:id="862088918">
              <w:marLeft w:val="0"/>
              <w:marRight w:val="0"/>
              <w:marTop w:val="0"/>
              <w:marBottom w:val="0"/>
              <w:divBdr>
                <w:top w:val="none" w:sz="0" w:space="0" w:color="auto"/>
                <w:left w:val="none" w:sz="0" w:space="0" w:color="auto"/>
                <w:bottom w:val="none" w:sz="0" w:space="0" w:color="auto"/>
                <w:right w:val="none" w:sz="0" w:space="0" w:color="auto"/>
              </w:divBdr>
            </w:div>
            <w:div w:id="1023633393">
              <w:marLeft w:val="0"/>
              <w:marRight w:val="0"/>
              <w:marTop w:val="0"/>
              <w:marBottom w:val="0"/>
              <w:divBdr>
                <w:top w:val="none" w:sz="0" w:space="0" w:color="auto"/>
                <w:left w:val="none" w:sz="0" w:space="0" w:color="auto"/>
                <w:bottom w:val="none" w:sz="0" w:space="0" w:color="auto"/>
                <w:right w:val="none" w:sz="0" w:space="0" w:color="auto"/>
              </w:divBdr>
            </w:div>
            <w:div w:id="540477593">
              <w:marLeft w:val="0"/>
              <w:marRight w:val="0"/>
              <w:marTop w:val="0"/>
              <w:marBottom w:val="0"/>
              <w:divBdr>
                <w:top w:val="none" w:sz="0" w:space="0" w:color="auto"/>
                <w:left w:val="none" w:sz="0" w:space="0" w:color="auto"/>
                <w:bottom w:val="none" w:sz="0" w:space="0" w:color="auto"/>
                <w:right w:val="none" w:sz="0" w:space="0" w:color="auto"/>
              </w:divBdr>
            </w:div>
            <w:div w:id="1552040602">
              <w:marLeft w:val="0"/>
              <w:marRight w:val="0"/>
              <w:marTop w:val="0"/>
              <w:marBottom w:val="0"/>
              <w:divBdr>
                <w:top w:val="none" w:sz="0" w:space="0" w:color="auto"/>
                <w:left w:val="none" w:sz="0" w:space="0" w:color="auto"/>
                <w:bottom w:val="none" w:sz="0" w:space="0" w:color="auto"/>
                <w:right w:val="none" w:sz="0" w:space="0" w:color="auto"/>
              </w:divBdr>
            </w:div>
            <w:div w:id="637418077">
              <w:marLeft w:val="0"/>
              <w:marRight w:val="0"/>
              <w:marTop w:val="0"/>
              <w:marBottom w:val="0"/>
              <w:divBdr>
                <w:top w:val="none" w:sz="0" w:space="0" w:color="auto"/>
                <w:left w:val="none" w:sz="0" w:space="0" w:color="auto"/>
                <w:bottom w:val="none" w:sz="0" w:space="0" w:color="auto"/>
                <w:right w:val="none" w:sz="0" w:space="0" w:color="auto"/>
              </w:divBdr>
            </w:div>
            <w:div w:id="597493082">
              <w:marLeft w:val="0"/>
              <w:marRight w:val="0"/>
              <w:marTop w:val="0"/>
              <w:marBottom w:val="0"/>
              <w:divBdr>
                <w:top w:val="none" w:sz="0" w:space="0" w:color="auto"/>
                <w:left w:val="none" w:sz="0" w:space="0" w:color="auto"/>
                <w:bottom w:val="none" w:sz="0" w:space="0" w:color="auto"/>
                <w:right w:val="none" w:sz="0" w:space="0" w:color="auto"/>
              </w:divBdr>
            </w:div>
            <w:div w:id="1367637307">
              <w:marLeft w:val="0"/>
              <w:marRight w:val="0"/>
              <w:marTop w:val="0"/>
              <w:marBottom w:val="0"/>
              <w:divBdr>
                <w:top w:val="none" w:sz="0" w:space="0" w:color="auto"/>
                <w:left w:val="none" w:sz="0" w:space="0" w:color="auto"/>
                <w:bottom w:val="none" w:sz="0" w:space="0" w:color="auto"/>
                <w:right w:val="none" w:sz="0" w:space="0" w:color="auto"/>
              </w:divBdr>
            </w:div>
            <w:div w:id="1661731535">
              <w:marLeft w:val="0"/>
              <w:marRight w:val="0"/>
              <w:marTop w:val="0"/>
              <w:marBottom w:val="0"/>
              <w:divBdr>
                <w:top w:val="none" w:sz="0" w:space="0" w:color="auto"/>
                <w:left w:val="none" w:sz="0" w:space="0" w:color="auto"/>
                <w:bottom w:val="none" w:sz="0" w:space="0" w:color="auto"/>
                <w:right w:val="none" w:sz="0" w:space="0" w:color="auto"/>
              </w:divBdr>
            </w:div>
            <w:div w:id="1078672635">
              <w:marLeft w:val="0"/>
              <w:marRight w:val="0"/>
              <w:marTop w:val="0"/>
              <w:marBottom w:val="0"/>
              <w:divBdr>
                <w:top w:val="none" w:sz="0" w:space="0" w:color="auto"/>
                <w:left w:val="none" w:sz="0" w:space="0" w:color="auto"/>
                <w:bottom w:val="none" w:sz="0" w:space="0" w:color="auto"/>
                <w:right w:val="none" w:sz="0" w:space="0" w:color="auto"/>
              </w:divBdr>
            </w:div>
            <w:div w:id="2106656969">
              <w:marLeft w:val="0"/>
              <w:marRight w:val="0"/>
              <w:marTop w:val="0"/>
              <w:marBottom w:val="0"/>
              <w:divBdr>
                <w:top w:val="none" w:sz="0" w:space="0" w:color="auto"/>
                <w:left w:val="none" w:sz="0" w:space="0" w:color="auto"/>
                <w:bottom w:val="none" w:sz="0" w:space="0" w:color="auto"/>
                <w:right w:val="none" w:sz="0" w:space="0" w:color="auto"/>
              </w:divBdr>
            </w:div>
            <w:div w:id="2851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6970">
      <w:bodyDiv w:val="1"/>
      <w:marLeft w:val="0"/>
      <w:marRight w:val="0"/>
      <w:marTop w:val="0"/>
      <w:marBottom w:val="0"/>
      <w:divBdr>
        <w:top w:val="none" w:sz="0" w:space="0" w:color="auto"/>
        <w:left w:val="none" w:sz="0" w:space="0" w:color="auto"/>
        <w:bottom w:val="none" w:sz="0" w:space="0" w:color="auto"/>
        <w:right w:val="none" w:sz="0" w:space="0" w:color="auto"/>
      </w:divBdr>
    </w:div>
    <w:div w:id="333649263">
      <w:bodyDiv w:val="1"/>
      <w:marLeft w:val="0"/>
      <w:marRight w:val="0"/>
      <w:marTop w:val="0"/>
      <w:marBottom w:val="0"/>
      <w:divBdr>
        <w:top w:val="none" w:sz="0" w:space="0" w:color="auto"/>
        <w:left w:val="none" w:sz="0" w:space="0" w:color="auto"/>
        <w:bottom w:val="none" w:sz="0" w:space="0" w:color="auto"/>
        <w:right w:val="none" w:sz="0" w:space="0" w:color="auto"/>
      </w:divBdr>
    </w:div>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400444591">
      <w:bodyDiv w:val="1"/>
      <w:marLeft w:val="0"/>
      <w:marRight w:val="0"/>
      <w:marTop w:val="0"/>
      <w:marBottom w:val="0"/>
      <w:divBdr>
        <w:top w:val="none" w:sz="0" w:space="0" w:color="auto"/>
        <w:left w:val="none" w:sz="0" w:space="0" w:color="auto"/>
        <w:bottom w:val="none" w:sz="0" w:space="0" w:color="auto"/>
        <w:right w:val="none" w:sz="0" w:space="0" w:color="auto"/>
      </w:divBdr>
    </w:div>
    <w:div w:id="409161168">
      <w:bodyDiv w:val="1"/>
      <w:marLeft w:val="0"/>
      <w:marRight w:val="0"/>
      <w:marTop w:val="0"/>
      <w:marBottom w:val="0"/>
      <w:divBdr>
        <w:top w:val="none" w:sz="0" w:space="0" w:color="auto"/>
        <w:left w:val="none" w:sz="0" w:space="0" w:color="auto"/>
        <w:bottom w:val="none" w:sz="0" w:space="0" w:color="auto"/>
        <w:right w:val="none" w:sz="0" w:space="0" w:color="auto"/>
      </w:divBdr>
    </w:div>
    <w:div w:id="416025594">
      <w:bodyDiv w:val="1"/>
      <w:marLeft w:val="0"/>
      <w:marRight w:val="0"/>
      <w:marTop w:val="0"/>
      <w:marBottom w:val="0"/>
      <w:divBdr>
        <w:top w:val="none" w:sz="0" w:space="0" w:color="auto"/>
        <w:left w:val="none" w:sz="0" w:space="0" w:color="auto"/>
        <w:bottom w:val="none" w:sz="0" w:space="0" w:color="auto"/>
        <w:right w:val="none" w:sz="0" w:space="0" w:color="auto"/>
      </w:divBdr>
    </w:div>
    <w:div w:id="431781410">
      <w:bodyDiv w:val="1"/>
      <w:marLeft w:val="0"/>
      <w:marRight w:val="0"/>
      <w:marTop w:val="0"/>
      <w:marBottom w:val="0"/>
      <w:divBdr>
        <w:top w:val="none" w:sz="0" w:space="0" w:color="auto"/>
        <w:left w:val="none" w:sz="0" w:space="0" w:color="auto"/>
        <w:bottom w:val="none" w:sz="0" w:space="0" w:color="auto"/>
        <w:right w:val="none" w:sz="0" w:space="0" w:color="auto"/>
      </w:divBdr>
    </w:div>
    <w:div w:id="434177486">
      <w:bodyDiv w:val="1"/>
      <w:marLeft w:val="0"/>
      <w:marRight w:val="0"/>
      <w:marTop w:val="0"/>
      <w:marBottom w:val="0"/>
      <w:divBdr>
        <w:top w:val="none" w:sz="0" w:space="0" w:color="auto"/>
        <w:left w:val="none" w:sz="0" w:space="0" w:color="auto"/>
        <w:bottom w:val="none" w:sz="0" w:space="0" w:color="auto"/>
        <w:right w:val="none" w:sz="0" w:space="0" w:color="auto"/>
      </w:divBdr>
    </w:div>
    <w:div w:id="455755266">
      <w:bodyDiv w:val="1"/>
      <w:marLeft w:val="0"/>
      <w:marRight w:val="0"/>
      <w:marTop w:val="0"/>
      <w:marBottom w:val="0"/>
      <w:divBdr>
        <w:top w:val="none" w:sz="0" w:space="0" w:color="auto"/>
        <w:left w:val="none" w:sz="0" w:space="0" w:color="auto"/>
        <w:bottom w:val="none" w:sz="0" w:space="0" w:color="auto"/>
        <w:right w:val="none" w:sz="0" w:space="0" w:color="auto"/>
      </w:divBdr>
    </w:div>
    <w:div w:id="579556691">
      <w:bodyDiv w:val="1"/>
      <w:marLeft w:val="0"/>
      <w:marRight w:val="0"/>
      <w:marTop w:val="0"/>
      <w:marBottom w:val="0"/>
      <w:divBdr>
        <w:top w:val="none" w:sz="0" w:space="0" w:color="auto"/>
        <w:left w:val="none" w:sz="0" w:space="0" w:color="auto"/>
        <w:bottom w:val="none" w:sz="0" w:space="0" w:color="auto"/>
        <w:right w:val="none" w:sz="0" w:space="0" w:color="auto"/>
      </w:divBdr>
    </w:div>
    <w:div w:id="610168503">
      <w:bodyDiv w:val="1"/>
      <w:marLeft w:val="0"/>
      <w:marRight w:val="0"/>
      <w:marTop w:val="0"/>
      <w:marBottom w:val="0"/>
      <w:divBdr>
        <w:top w:val="none" w:sz="0" w:space="0" w:color="auto"/>
        <w:left w:val="none" w:sz="0" w:space="0" w:color="auto"/>
        <w:bottom w:val="none" w:sz="0" w:space="0" w:color="auto"/>
        <w:right w:val="none" w:sz="0" w:space="0" w:color="auto"/>
      </w:divBdr>
    </w:div>
    <w:div w:id="637687435">
      <w:bodyDiv w:val="1"/>
      <w:marLeft w:val="0"/>
      <w:marRight w:val="0"/>
      <w:marTop w:val="0"/>
      <w:marBottom w:val="0"/>
      <w:divBdr>
        <w:top w:val="none" w:sz="0" w:space="0" w:color="auto"/>
        <w:left w:val="none" w:sz="0" w:space="0" w:color="auto"/>
        <w:bottom w:val="none" w:sz="0" w:space="0" w:color="auto"/>
        <w:right w:val="none" w:sz="0" w:space="0" w:color="auto"/>
      </w:divBdr>
    </w:div>
    <w:div w:id="762531097">
      <w:bodyDiv w:val="1"/>
      <w:marLeft w:val="0"/>
      <w:marRight w:val="0"/>
      <w:marTop w:val="0"/>
      <w:marBottom w:val="0"/>
      <w:divBdr>
        <w:top w:val="none" w:sz="0" w:space="0" w:color="auto"/>
        <w:left w:val="none" w:sz="0" w:space="0" w:color="auto"/>
        <w:bottom w:val="none" w:sz="0" w:space="0" w:color="auto"/>
        <w:right w:val="none" w:sz="0" w:space="0" w:color="auto"/>
      </w:divBdr>
    </w:div>
    <w:div w:id="775951903">
      <w:bodyDiv w:val="1"/>
      <w:marLeft w:val="0"/>
      <w:marRight w:val="0"/>
      <w:marTop w:val="0"/>
      <w:marBottom w:val="0"/>
      <w:divBdr>
        <w:top w:val="none" w:sz="0" w:space="0" w:color="auto"/>
        <w:left w:val="none" w:sz="0" w:space="0" w:color="auto"/>
        <w:bottom w:val="none" w:sz="0" w:space="0" w:color="auto"/>
        <w:right w:val="none" w:sz="0" w:space="0" w:color="auto"/>
      </w:divBdr>
    </w:div>
    <w:div w:id="787436178">
      <w:bodyDiv w:val="1"/>
      <w:marLeft w:val="0"/>
      <w:marRight w:val="0"/>
      <w:marTop w:val="0"/>
      <w:marBottom w:val="0"/>
      <w:divBdr>
        <w:top w:val="none" w:sz="0" w:space="0" w:color="auto"/>
        <w:left w:val="none" w:sz="0" w:space="0" w:color="auto"/>
        <w:bottom w:val="none" w:sz="0" w:space="0" w:color="auto"/>
        <w:right w:val="none" w:sz="0" w:space="0" w:color="auto"/>
      </w:divBdr>
    </w:div>
    <w:div w:id="792289749">
      <w:bodyDiv w:val="1"/>
      <w:marLeft w:val="0"/>
      <w:marRight w:val="0"/>
      <w:marTop w:val="0"/>
      <w:marBottom w:val="0"/>
      <w:divBdr>
        <w:top w:val="none" w:sz="0" w:space="0" w:color="auto"/>
        <w:left w:val="none" w:sz="0" w:space="0" w:color="auto"/>
        <w:bottom w:val="none" w:sz="0" w:space="0" w:color="auto"/>
        <w:right w:val="none" w:sz="0" w:space="0" w:color="auto"/>
      </w:divBdr>
    </w:div>
    <w:div w:id="8946646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984165054">
      <w:bodyDiv w:val="1"/>
      <w:marLeft w:val="0"/>
      <w:marRight w:val="0"/>
      <w:marTop w:val="0"/>
      <w:marBottom w:val="0"/>
      <w:divBdr>
        <w:top w:val="none" w:sz="0" w:space="0" w:color="auto"/>
        <w:left w:val="none" w:sz="0" w:space="0" w:color="auto"/>
        <w:bottom w:val="none" w:sz="0" w:space="0" w:color="auto"/>
        <w:right w:val="none" w:sz="0" w:space="0" w:color="auto"/>
      </w:divBdr>
    </w:div>
    <w:div w:id="1049958763">
      <w:bodyDiv w:val="1"/>
      <w:marLeft w:val="0"/>
      <w:marRight w:val="0"/>
      <w:marTop w:val="0"/>
      <w:marBottom w:val="0"/>
      <w:divBdr>
        <w:top w:val="none" w:sz="0" w:space="0" w:color="auto"/>
        <w:left w:val="none" w:sz="0" w:space="0" w:color="auto"/>
        <w:bottom w:val="none" w:sz="0" w:space="0" w:color="auto"/>
        <w:right w:val="none" w:sz="0" w:space="0" w:color="auto"/>
      </w:divBdr>
    </w:div>
    <w:div w:id="1084762471">
      <w:bodyDiv w:val="1"/>
      <w:marLeft w:val="0"/>
      <w:marRight w:val="0"/>
      <w:marTop w:val="0"/>
      <w:marBottom w:val="0"/>
      <w:divBdr>
        <w:top w:val="none" w:sz="0" w:space="0" w:color="auto"/>
        <w:left w:val="none" w:sz="0" w:space="0" w:color="auto"/>
        <w:bottom w:val="none" w:sz="0" w:space="0" w:color="auto"/>
        <w:right w:val="none" w:sz="0" w:space="0" w:color="auto"/>
      </w:divBdr>
    </w:div>
    <w:div w:id="1093941805">
      <w:bodyDiv w:val="1"/>
      <w:marLeft w:val="0"/>
      <w:marRight w:val="0"/>
      <w:marTop w:val="0"/>
      <w:marBottom w:val="0"/>
      <w:divBdr>
        <w:top w:val="none" w:sz="0" w:space="0" w:color="auto"/>
        <w:left w:val="none" w:sz="0" w:space="0" w:color="auto"/>
        <w:bottom w:val="none" w:sz="0" w:space="0" w:color="auto"/>
        <w:right w:val="none" w:sz="0" w:space="0" w:color="auto"/>
      </w:divBdr>
    </w:div>
    <w:div w:id="1248539500">
      <w:bodyDiv w:val="1"/>
      <w:marLeft w:val="0"/>
      <w:marRight w:val="0"/>
      <w:marTop w:val="0"/>
      <w:marBottom w:val="0"/>
      <w:divBdr>
        <w:top w:val="none" w:sz="0" w:space="0" w:color="auto"/>
        <w:left w:val="none" w:sz="0" w:space="0" w:color="auto"/>
        <w:bottom w:val="none" w:sz="0" w:space="0" w:color="auto"/>
        <w:right w:val="none" w:sz="0" w:space="0" w:color="auto"/>
      </w:divBdr>
    </w:div>
    <w:div w:id="1265962240">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53548866">
      <w:bodyDiv w:val="1"/>
      <w:marLeft w:val="0"/>
      <w:marRight w:val="0"/>
      <w:marTop w:val="0"/>
      <w:marBottom w:val="0"/>
      <w:divBdr>
        <w:top w:val="none" w:sz="0" w:space="0" w:color="auto"/>
        <w:left w:val="none" w:sz="0" w:space="0" w:color="auto"/>
        <w:bottom w:val="none" w:sz="0" w:space="0" w:color="auto"/>
        <w:right w:val="none" w:sz="0" w:space="0" w:color="auto"/>
      </w:divBdr>
    </w:div>
    <w:div w:id="1466465885">
      <w:bodyDiv w:val="1"/>
      <w:marLeft w:val="0"/>
      <w:marRight w:val="0"/>
      <w:marTop w:val="0"/>
      <w:marBottom w:val="0"/>
      <w:divBdr>
        <w:top w:val="none" w:sz="0" w:space="0" w:color="auto"/>
        <w:left w:val="none" w:sz="0" w:space="0" w:color="auto"/>
        <w:bottom w:val="none" w:sz="0" w:space="0" w:color="auto"/>
        <w:right w:val="none" w:sz="0" w:space="0" w:color="auto"/>
      </w:divBdr>
      <w:divsChild>
        <w:div w:id="228855815">
          <w:marLeft w:val="0"/>
          <w:marRight w:val="0"/>
          <w:marTop w:val="0"/>
          <w:marBottom w:val="0"/>
          <w:divBdr>
            <w:top w:val="none" w:sz="0" w:space="0" w:color="auto"/>
            <w:left w:val="none" w:sz="0" w:space="0" w:color="auto"/>
            <w:bottom w:val="none" w:sz="0" w:space="0" w:color="auto"/>
            <w:right w:val="none" w:sz="0" w:space="0" w:color="auto"/>
          </w:divBdr>
          <w:divsChild>
            <w:div w:id="2042784742">
              <w:marLeft w:val="0"/>
              <w:marRight w:val="0"/>
              <w:marTop w:val="0"/>
              <w:marBottom w:val="0"/>
              <w:divBdr>
                <w:top w:val="none" w:sz="0" w:space="0" w:color="auto"/>
                <w:left w:val="none" w:sz="0" w:space="0" w:color="auto"/>
                <w:bottom w:val="none" w:sz="0" w:space="0" w:color="auto"/>
                <w:right w:val="none" w:sz="0" w:space="0" w:color="auto"/>
              </w:divBdr>
            </w:div>
            <w:div w:id="24912225">
              <w:marLeft w:val="0"/>
              <w:marRight w:val="0"/>
              <w:marTop w:val="0"/>
              <w:marBottom w:val="0"/>
              <w:divBdr>
                <w:top w:val="none" w:sz="0" w:space="0" w:color="auto"/>
                <w:left w:val="none" w:sz="0" w:space="0" w:color="auto"/>
                <w:bottom w:val="none" w:sz="0" w:space="0" w:color="auto"/>
                <w:right w:val="none" w:sz="0" w:space="0" w:color="auto"/>
              </w:divBdr>
            </w:div>
            <w:div w:id="577599603">
              <w:marLeft w:val="0"/>
              <w:marRight w:val="0"/>
              <w:marTop w:val="0"/>
              <w:marBottom w:val="0"/>
              <w:divBdr>
                <w:top w:val="none" w:sz="0" w:space="0" w:color="auto"/>
                <w:left w:val="none" w:sz="0" w:space="0" w:color="auto"/>
                <w:bottom w:val="none" w:sz="0" w:space="0" w:color="auto"/>
                <w:right w:val="none" w:sz="0" w:space="0" w:color="auto"/>
              </w:divBdr>
            </w:div>
            <w:div w:id="1832020474">
              <w:marLeft w:val="0"/>
              <w:marRight w:val="0"/>
              <w:marTop w:val="0"/>
              <w:marBottom w:val="0"/>
              <w:divBdr>
                <w:top w:val="none" w:sz="0" w:space="0" w:color="auto"/>
                <w:left w:val="none" w:sz="0" w:space="0" w:color="auto"/>
                <w:bottom w:val="none" w:sz="0" w:space="0" w:color="auto"/>
                <w:right w:val="none" w:sz="0" w:space="0" w:color="auto"/>
              </w:divBdr>
            </w:div>
            <w:div w:id="925574421">
              <w:marLeft w:val="0"/>
              <w:marRight w:val="0"/>
              <w:marTop w:val="0"/>
              <w:marBottom w:val="0"/>
              <w:divBdr>
                <w:top w:val="none" w:sz="0" w:space="0" w:color="auto"/>
                <w:left w:val="none" w:sz="0" w:space="0" w:color="auto"/>
                <w:bottom w:val="none" w:sz="0" w:space="0" w:color="auto"/>
                <w:right w:val="none" w:sz="0" w:space="0" w:color="auto"/>
              </w:divBdr>
            </w:div>
            <w:div w:id="424228431">
              <w:marLeft w:val="0"/>
              <w:marRight w:val="0"/>
              <w:marTop w:val="0"/>
              <w:marBottom w:val="0"/>
              <w:divBdr>
                <w:top w:val="none" w:sz="0" w:space="0" w:color="auto"/>
                <w:left w:val="none" w:sz="0" w:space="0" w:color="auto"/>
                <w:bottom w:val="none" w:sz="0" w:space="0" w:color="auto"/>
                <w:right w:val="none" w:sz="0" w:space="0" w:color="auto"/>
              </w:divBdr>
            </w:div>
            <w:div w:id="2074228341">
              <w:marLeft w:val="0"/>
              <w:marRight w:val="0"/>
              <w:marTop w:val="0"/>
              <w:marBottom w:val="0"/>
              <w:divBdr>
                <w:top w:val="none" w:sz="0" w:space="0" w:color="auto"/>
                <w:left w:val="none" w:sz="0" w:space="0" w:color="auto"/>
                <w:bottom w:val="none" w:sz="0" w:space="0" w:color="auto"/>
                <w:right w:val="none" w:sz="0" w:space="0" w:color="auto"/>
              </w:divBdr>
            </w:div>
            <w:div w:id="809637681">
              <w:marLeft w:val="0"/>
              <w:marRight w:val="0"/>
              <w:marTop w:val="0"/>
              <w:marBottom w:val="0"/>
              <w:divBdr>
                <w:top w:val="none" w:sz="0" w:space="0" w:color="auto"/>
                <w:left w:val="none" w:sz="0" w:space="0" w:color="auto"/>
                <w:bottom w:val="none" w:sz="0" w:space="0" w:color="auto"/>
                <w:right w:val="none" w:sz="0" w:space="0" w:color="auto"/>
              </w:divBdr>
            </w:div>
            <w:div w:id="1314526544">
              <w:marLeft w:val="0"/>
              <w:marRight w:val="0"/>
              <w:marTop w:val="0"/>
              <w:marBottom w:val="0"/>
              <w:divBdr>
                <w:top w:val="none" w:sz="0" w:space="0" w:color="auto"/>
                <w:left w:val="none" w:sz="0" w:space="0" w:color="auto"/>
                <w:bottom w:val="none" w:sz="0" w:space="0" w:color="auto"/>
                <w:right w:val="none" w:sz="0" w:space="0" w:color="auto"/>
              </w:divBdr>
            </w:div>
            <w:div w:id="1058162717">
              <w:marLeft w:val="0"/>
              <w:marRight w:val="0"/>
              <w:marTop w:val="0"/>
              <w:marBottom w:val="0"/>
              <w:divBdr>
                <w:top w:val="none" w:sz="0" w:space="0" w:color="auto"/>
                <w:left w:val="none" w:sz="0" w:space="0" w:color="auto"/>
                <w:bottom w:val="none" w:sz="0" w:space="0" w:color="auto"/>
                <w:right w:val="none" w:sz="0" w:space="0" w:color="auto"/>
              </w:divBdr>
            </w:div>
            <w:div w:id="727724881">
              <w:marLeft w:val="0"/>
              <w:marRight w:val="0"/>
              <w:marTop w:val="0"/>
              <w:marBottom w:val="0"/>
              <w:divBdr>
                <w:top w:val="none" w:sz="0" w:space="0" w:color="auto"/>
                <w:left w:val="none" w:sz="0" w:space="0" w:color="auto"/>
                <w:bottom w:val="none" w:sz="0" w:space="0" w:color="auto"/>
                <w:right w:val="none" w:sz="0" w:space="0" w:color="auto"/>
              </w:divBdr>
            </w:div>
            <w:div w:id="1089961195">
              <w:marLeft w:val="0"/>
              <w:marRight w:val="0"/>
              <w:marTop w:val="0"/>
              <w:marBottom w:val="0"/>
              <w:divBdr>
                <w:top w:val="none" w:sz="0" w:space="0" w:color="auto"/>
                <w:left w:val="none" w:sz="0" w:space="0" w:color="auto"/>
                <w:bottom w:val="none" w:sz="0" w:space="0" w:color="auto"/>
                <w:right w:val="none" w:sz="0" w:space="0" w:color="auto"/>
              </w:divBdr>
            </w:div>
            <w:div w:id="17652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1511917181">
      <w:bodyDiv w:val="1"/>
      <w:marLeft w:val="0"/>
      <w:marRight w:val="0"/>
      <w:marTop w:val="0"/>
      <w:marBottom w:val="0"/>
      <w:divBdr>
        <w:top w:val="none" w:sz="0" w:space="0" w:color="auto"/>
        <w:left w:val="none" w:sz="0" w:space="0" w:color="auto"/>
        <w:bottom w:val="none" w:sz="0" w:space="0" w:color="auto"/>
        <w:right w:val="none" w:sz="0" w:space="0" w:color="auto"/>
      </w:divBdr>
    </w:div>
    <w:div w:id="1565749755">
      <w:bodyDiv w:val="1"/>
      <w:marLeft w:val="0"/>
      <w:marRight w:val="0"/>
      <w:marTop w:val="0"/>
      <w:marBottom w:val="0"/>
      <w:divBdr>
        <w:top w:val="none" w:sz="0" w:space="0" w:color="auto"/>
        <w:left w:val="none" w:sz="0" w:space="0" w:color="auto"/>
        <w:bottom w:val="none" w:sz="0" w:space="0" w:color="auto"/>
        <w:right w:val="none" w:sz="0" w:space="0" w:color="auto"/>
      </w:divBdr>
    </w:div>
    <w:div w:id="1602908932">
      <w:bodyDiv w:val="1"/>
      <w:marLeft w:val="0"/>
      <w:marRight w:val="0"/>
      <w:marTop w:val="0"/>
      <w:marBottom w:val="0"/>
      <w:divBdr>
        <w:top w:val="none" w:sz="0" w:space="0" w:color="auto"/>
        <w:left w:val="none" w:sz="0" w:space="0" w:color="auto"/>
        <w:bottom w:val="none" w:sz="0" w:space="0" w:color="auto"/>
        <w:right w:val="none" w:sz="0" w:space="0" w:color="auto"/>
      </w:divBdr>
    </w:div>
    <w:div w:id="1614746803">
      <w:bodyDiv w:val="1"/>
      <w:marLeft w:val="0"/>
      <w:marRight w:val="0"/>
      <w:marTop w:val="0"/>
      <w:marBottom w:val="0"/>
      <w:divBdr>
        <w:top w:val="none" w:sz="0" w:space="0" w:color="auto"/>
        <w:left w:val="none" w:sz="0" w:space="0" w:color="auto"/>
        <w:bottom w:val="none" w:sz="0" w:space="0" w:color="auto"/>
        <w:right w:val="none" w:sz="0" w:space="0" w:color="auto"/>
      </w:divBdr>
    </w:div>
    <w:div w:id="1689519917">
      <w:bodyDiv w:val="1"/>
      <w:marLeft w:val="0"/>
      <w:marRight w:val="0"/>
      <w:marTop w:val="0"/>
      <w:marBottom w:val="0"/>
      <w:divBdr>
        <w:top w:val="none" w:sz="0" w:space="0" w:color="auto"/>
        <w:left w:val="none" w:sz="0" w:space="0" w:color="auto"/>
        <w:bottom w:val="none" w:sz="0" w:space="0" w:color="auto"/>
        <w:right w:val="none" w:sz="0" w:space="0" w:color="auto"/>
      </w:divBdr>
    </w:div>
    <w:div w:id="1714962450">
      <w:bodyDiv w:val="1"/>
      <w:marLeft w:val="0"/>
      <w:marRight w:val="0"/>
      <w:marTop w:val="0"/>
      <w:marBottom w:val="0"/>
      <w:divBdr>
        <w:top w:val="none" w:sz="0" w:space="0" w:color="auto"/>
        <w:left w:val="none" w:sz="0" w:space="0" w:color="auto"/>
        <w:bottom w:val="none" w:sz="0" w:space="0" w:color="auto"/>
        <w:right w:val="none" w:sz="0" w:space="0" w:color="auto"/>
      </w:divBdr>
    </w:div>
    <w:div w:id="1724208685">
      <w:bodyDiv w:val="1"/>
      <w:marLeft w:val="0"/>
      <w:marRight w:val="0"/>
      <w:marTop w:val="0"/>
      <w:marBottom w:val="0"/>
      <w:divBdr>
        <w:top w:val="none" w:sz="0" w:space="0" w:color="auto"/>
        <w:left w:val="none" w:sz="0" w:space="0" w:color="auto"/>
        <w:bottom w:val="none" w:sz="0" w:space="0" w:color="auto"/>
        <w:right w:val="none" w:sz="0" w:space="0" w:color="auto"/>
      </w:divBdr>
    </w:div>
    <w:div w:id="1836916880">
      <w:bodyDiv w:val="1"/>
      <w:marLeft w:val="0"/>
      <w:marRight w:val="0"/>
      <w:marTop w:val="0"/>
      <w:marBottom w:val="0"/>
      <w:divBdr>
        <w:top w:val="none" w:sz="0" w:space="0" w:color="auto"/>
        <w:left w:val="none" w:sz="0" w:space="0" w:color="auto"/>
        <w:bottom w:val="none" w:sz="0" w:space="0" w:color="auto"/>
        <w:right w:val="none" w:sz="0" w:space="0" w:color="auto"/>
      </w:divBdr>
    </w:div>
    <w:div w:id="1948006115">
      <w:bodyDiv w:val="1"/>
      <w:marLeft w:val="0"/>
      <w:marRight w:val="0"/>
      <w:marTop w:val="0"/>
      <w:marBottom w:val="0"/>
      <w:divBdr>
        <w:top w:val="none" w:sz="0" w:space="0" w:color="auto"/>
        <w:left w:val="none" w:sz="0" w:space="0" w:color="auto"/>
        <w:bottom w:val="none" w:sz="0" w:space="0" w:color="auto"/>
        <w:right w:val="none" w:sz="0" w:space="0" w:color="auto"/>
      </w:divBdr>
    </w:div>
    <w:div w:id="1951624619">
      <w:bodyDiv w:val="1"/>
      <w:marLeft w:val="0"/>
      <w:marRight w:val="0"/>
      <w:marTop w:val="0"/>
      <w:marBottom w:val="0"/>
      <w:divBdr>
        <w:top w:val="none" w:sz="0" w:space="0" w:color="auto"/>
        <w:left w:val="none" w:sz="0" w:space="0" w:color="auto"/>
        <w:bottom w:val="none" w:sz="0" w:space="0" w:color="auto"/>
        <w:right w:val="none" w:sz="0" w:space="0" w:color="auto"/>
      </w:divBdr>
      <w:divsChild>
        <w:div w:id="1525094718">
          <w:marLeft w:val="0"/>
          <w:marRight w:val="0"/>
          <w:marTop w:val="0"/>
          <w:marBottom w:val="0"/>
          <w:divBdr>
            <w:top w:val="none" w:sz="0" w:space="0" w:color="auto"/>
            <w:left w:val="none" w:sz="0" w:space="0" w:color="auto"/>
            <w:bottom w:val="none" w:sz="0" w:space="0" w:color="auto"/>
            <w:right w:val="none" w:sz="0" w:space="0" w:color="auto"/>
          </w:divBdr>
          <w:divsChild>
            <w:div w:id="1308046599">
              <w:marLeft w:val="0"/>
              <w:marRight w:val="0"/>
              <w:marTop w:val="0"/>
              <w:marBottom w:val="0"/>
              <w:divBdr>
                <w:top w:val="none" w:sz="0" w:space="0" w:color="auto"/>
                <w:left w:val="none" w:sz="0" w:space="0" w:color="auto"/>
                <w:bottom w:val="none" w:sz="0" w:space="0" w:color="auto"/>
                <w:right w:val="none" w:sz="0" w:space="0" w:color="auto"/>
              </w:divBdr>
            </w:div>
            <w:div w:id="1540702702">
              <w:marLeft w:val="0"/>
              <w:marRight w:val="0"/>
              <w:marTop w:val="0"/>
              <w:marBottom w:val="0"/>
              <w:divBdr>
                <w:top w:val="none" w:sz="0" w:space="0" w:color="auto"/>
                <w:left w:val="none" w:sz="0" w:space="0" w:color="auto"/>
                <w:bottom w:val="none" w:sz="0" w:space="0" w:color="auto"/>
                <w:right w:val="none" w:sz="0" w:space="0" w:color="auto"/>
              </w:divBdr>
            </w:div>
            <w:div w:id="1371148551">
              <w:marLeft w:val="0"/>
              <w:marRight w:val="0"/>
              <w:marTop w:val="0"/>
              <w:marBottom w:val="0"/>
              <w:divBdr>
                <w:top w:val="none" w:sz="0" w:space="0" w:color="auto"/>
                <w:left w:val="none" w:sz="0" w:space="0" w:color="auto"/>
                <w:bottom w:val="none" w:sz="0" w:space="0" w:color="auto"/>
                <w:right w:val="none" w:sz="0" w:space="0" w:color="auto"/>
              </w:divBdr>
            </w:div>
            <w:div w:id="921649013">
              <w:marLeft w:val="0"/>
              <w:marRight w:val="0"/>
              <w:marTop w:val="0"/>
              <w:marBottom w:val="0"/>
              <w:divBdr>
                <w:top w:val="none" w:sz="0" w:space="0" w:color="auto"/>
                <w:left w:val="none" w:sz="0" w:space="0" w:color="auto"/>
                <w:bottom w:val="none" w:sz="0" w:space="0" w:color="auto"/>
                <w:right w:val="none" w:sz="0" w:space="0" w:color="auto"/>
              </w:divBdr>
            </w:div>
            <w:div w:id="309210744">
              <w:marLeft w:val="0"/>
              <w:marRight w:val="0"/>
              <w:marTop w:val="0"/>
              <w:marBottom w:val="0"/>
              <w:divBdr>
                <w:top w:val="none" w:sz="0" w:space="0" w:color="auto"/>
                <w:left w:val="none" w:sz="0" w:space="0" w:color="auto"/>
                <w:bottom w:val="none" w:sz="0" w:space="0" w:color="auto"/>
                <w:right w:val="none" w:sz="0" w:space="0" w:color="auto"/>
              </w:divBdr>
            </w:div>
            <w:div w:id="1515343415">
              <w:marLeft w:val="0"/>
              <w:marRight w:val="0"/>
              <w:marTop w:val="0"/>
              <w:marBottom w:val="0"/>
              <w:divBdr>
                <w:top w:val="none" w:sz="0" w:space="0" w:color="auto"/>
                <w:left w:val="none" w:sz="0" w:space="0" w:color="auto"/>
                <w:bottom w:val="none" w:sz="0" w:space="0" w:color="auto"/>
                <w:right w:val="none" w:sz="0" w:space="0" w:color="auto"/>
              </w:divBdr>
            </w:div>
            <w:div w:id="1134523615">
              <w:marLeft w:val="0"/>
              <w:marRight w:val="0"/>
              <w:marTop w:val="0"/>
              <w:marBottom w:val="0"/>
              <w:divBdr>
                <w:top w:val="none" w:sz="0" w:space="0" w:color="auto"/>
                <w:left w:val="none" w:sz="0" w:space="0" w:color="auto"/>
                <w:bottom w:val="none" w:sz="0" w:space="0" w:color="auto"/>
                <w:right w:val="none" w:sz="0" w:space="0" w:color="auto"/>
              </w:divBdr>
            </w:div>
            <w:div w:id="1123504003">
              <w:marLeft w:val="0"/>
              <w:marRight w:val="0"/>
              <w:marTop w:val="0"/>
              <w:marBottom w:val="0"/>
              <w:divBdr>
                <w:top w:val="none" w:sz="0" w:space="0" w:color="auto"/>
                <w:left w:val="none" w:sz="0" w:space="0" w:color="auto"/>
                <w:bottom w:val="none" w:sz="0" w:space="0" w:color="auto"/>
                <w:right w:val="none" w:sz="0" w:space="0" w:color="auto"/>
              </w:divBdr>
            </w:div>
            <w:div w:id="83303353">
              <w:marLeft w:val="0"/>
              <w:marRight w:val="0"/>
              <w:marTop w:val="0"/>
              <w:marBottom w:val="0"/>
              <w:divBdr>
                <w:top w:val="none" w:sz="0" w:space="0" w:color="auto"/>
                <w:left w:val="none" w:sz="0" w:space="0" w:color="auto"/>
                <w:bottom w:val="none" w:sz="0" w:space="0" w:color="auto"/>
                <w:right w:val="none" w:sz="0" w:space="0" w:color="auto"/>
              </w:divBdr>
            </w:div>
            <w:div w:id="673340322">
              <w:marLeft w:val="0"/>
              <w:marRight w:val="0"/>
              <w:marTop w:val="0"/>
              <w:marBottom w:val="0"/>
              <w:divBdr>
                <w:top w:val="none" w:sz="0" w:space="0" w:color="auto"/>
                <w:left w:val="none" w:sz="0" w:space="0" w:color="auto"/>
                <w:bottom w:val="none" w:sz="0" w:space="0" w:color="auto"/>
                <w:right w:val="none" w:sz="0" w:space="0" w:color="auto"/>
              </w:divBdr>
            </w:div>
            <w:div w:id="1891305462">
              <w:marLeft w:val="0"/>
              <w:marRight w:val="0"/>
              <w:marTop w:val="0"/>
              <w:marBottom w:val="0"/>
              <w:divBdr>
                <w:top w:val="none" w:sz="0" w:space="0" w:color="auto"/>
                <w:left w:val="none" w:sz="0" w:space="0" w:color="auto"/>
                <w:bottom w:val="none" w:sz="0" w:space="0" w:color="auto"/>
                <w:right w:val="none" w:sz="0" w:space="0" w:color="auto"/>
              </w:divBdr>
            </w:div>
            <w:div w:id="2017029151">
              <w:marLeft w:val="0"/>
              <w:marRight w:val="0"/>
              <w:marTop w:val="0"/>
              <w:marBottom w:val="0"/>
              <w:divBdr>
                <w:top w:val="none" w:sz="0" w:space="0" w:color="auto"/>
                <w:left w:val="none" w:sz="0" w:space="0" w:color="auto"/>
                <w:bottom w:val="none" w:sz="0" w:space="0" w:color="auto"/>
                <w:right w:val="none" w:sz="0" w:space="0" w:color="auto"/>
              </w:divBdr>
            </w:div>
            <w:div w:id="246696441">
              <w:marLeft w:val="0"/>
              <w:marRight w:val="0"/>
              <w:marTop w:val="0"/>
              <w:marBottom w:val="0"/>
              <w:divBdr>
                <w:top w:val="none" w:sz="0" w:space="0" w:color="auto"/>
                <w:left w:val="none" w:sz="0" w:space="0" w:color="auto"/>
                <w:bottom w:val="none" w:sz="0" w:space="0" w:color="auto"/>
                <w:right w:val="none" w:sz="0" w:space="0" w:color="auto"/>
              </w:divBdr>
            </w:div>
            <w:div w:id="2021737005">
              <w:marLeft w:val="0"/>
              <w:marRight w:val="0"/>
              <w:marTop w:val="0"/>
              <w:marBottom w:val="0"/>
              <w:divBdr>
                <w:top w:val="none" w:sz="0" w:space="0" w:color="auto"/>
                <w:left w:val="none" w:sz="0" w:space="0" w:color="auto"/>
                <w:bottom w:val="none" w:sz="0" w:space="0" w:color="auto"/>
                <w:right w:val="none" w:sz="0" w:space="0" w:color="auto"/>
              </w:divBdr>
            </w:div>
            <w:div w:id="1401833571">
              <w:marLeft w:val="0"/>
              <w:marRight w:val="0"/>
              <w:marTop w:val="0"/>
              <w:marBottom w:val="0"/>
              <w:divBdr>
                <w:top w:val="none" w:sz="0" w:space="0" w:color="auto"/>
                <w:left w:val="none" w:sz="0" w:space="0" w:color="auto"/>
                <w:bottom w:val="none" w:sz="0" w:space="0" w:color="auto"/>
                <w:right w:val="none" w:sz="0" w:space="0" w:color="auto"/>
              </w:divBdr>
            </w:div>
            <w:div w:id="7413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872137">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 w:id="2101951125">
      <w:bodyDiv w:val="1"/>
      <w:marLeft w:val="0"/>
      <w:marRight w:val="0"/>
      <w:marTop w:val="0"/>
      <w:marBottom w:val="0"/>
      <w:divBdr>
        <w:top w:val="none" w:sz="0" w:space="0" w:color="auto"/>
        <w:left w:val="none" w:sz="0" w:space="0" w:color="auto"/>
        <w:bottom w:val="none" w:sz="0" w:space="0" w:color="auto"/>
        <w:right w:val="none" w:sz="0" w:space="0" w:color="auto"/>
      </w:divBdr>
    </w:div>
    <w:div w:id="212286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tiff"/></Relationships>
</file>

<file path=word/_rels/footnotes.xml.rels><?xml version="1.0" encoding="UTF-8" standalone="yes"?>
<Relationships xmlns="http://schemas.openxmlformats.org/package/2006/relationships"><Relationship Id="rId3" Type="http://schemas.openxmlformats.org/officeDocument/2006/relationships/hyperlink" Target="https://golang.org/" TargetMode="External"/><Relationship Id="rId2" Type="http://schemas.openxmlformats.org/officeDocument/2006/relationships/hyperlink" Target="mailto:n.cardozo@uniandes.edu.co" TargetMode="External"/><Relationship Id="rId1" Type="http://schemas.openxmlformats.org/officeDocument/2006/relationships/hyperlink" Target="mailto:s.sanchez@uniandes.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C1A0E-E341-5B49-8082-CB62D97BB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5</Pages>
  <Words>19057</Words>
  <Characters>108626</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742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385</cp:revision>
  <cp:lastPrinted>2019-04-25T15:35:00Z</cp:lastPrinted>
  <dcterms:created xsi:type="dcterms:W3CDTF">2019-04-09T17:14:00Z</dcterms:created>
  <dcterms:modified xsi:type="dcterms:W3CDTF">2019-04-2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